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6DFA9" w14:textId="77777777" w:rsidR="00266973" w:rsidRPr="00223E0E" w:rsidRDefault="00266973" w:rsidP="00C81291">
      <w:pPr>
        <w:pStyle w:val="BasicParagraph"/>
        <w:rPr>
          <w:rFonts w:ascii="Gill Sans MT" w:hAnsi="Gill Sans MT" w:cs="GillSans"/>
          <w:sz w:val="18"/>
          <w:szCs w:val="18"/>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p>
    <w:p w14:paraId="39C2360D" w14:textId="77777777" w:rsidR="00266973" w:rsidRPr="00223E0E" w:rsidRDefault="00266973" w:rsidP="00C81291">
      <w:pPr>
        <w:pStyle w:val="BasicParagraph"/>
      </w:pPr>
    </w:p>
    <w:p w14:paraId="6AA06E88" w14:textId="080A0A73" w:rsidR="00266973" w:rsidRPr="009217B4" w:rsidRDefault="00266973" w:rsidP="00C81291">
      <w:pPr>
        <w:pStyle w:val="BasicParagraph"/>
        <w:rPr>
          <w:rFonts w:ascii="Arial" w:hAnsi="Arial" w:cs="Arial"/>
          <w:color w:val="00ADEF"/>
          <w:szCs w:val="24"/>
          <w:vertAlign w:val="subscript"/>
          <w:lang w:val="pt-BR"/>
        </w:rPr>
      </w:pPr>
      <w:r w:rsidRPr="009217B4">
        <w:rPr>
          <w:rFonts w:ascii="Arial" w:hAnsi="Arial" w:cs="Arial"/>
          <w:szCs w:val="24"/>
          <w:lang w:val="pt-BR"/>
        </w:rPr>
        <w:t>MESTRADO INTEGRADO EM MEDICINA</w:t>
      </w:r>
    </w:p>
    <w:p w14:paraId="27BD4122" w14:textId="1D2B87F8" w:rsidR="00266973" w:rsidRPr="00223E0E" w:rsidRDefault="00266973" w:rsidP="00C81291"/>
    <w:p w14:paraId="22787425" w14:textId="77777777" w:rsidR="00266973" w:rsidRPr="009217B4" w:rsidRDefault="00266973" w:rsidP="00C81291">
      <w:pPr>
        <w:pStyle w:val="BasicParagraph"/>
        <w:rPr>
          <w:noProof/>
          <w:lang w:val="pt-BR"/>
        </w:rPr>
      </w:pPr>
    </w:p>
    <w:p w14:paraId="020C6B2A" w14:textId="77777777"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3DDE5950" w14:textId="77777777" w:rsidR="00266973" w:rsidRPr="009217B4" w:rsidRDefault="00266973" w:rsidP="00C81291">
      <w:pPr>
        <w:pStyle w:val="BasicParagraph"/>
        <w:rPr>
          <w:rFonts w:ascii="Arial" w:hAnsi="Arial" w:cs="Arial"/>
          <w:sz w:val="28"/>
          <w:szCs w:val="28"/>
          <w:lang w:val="pt-BR"/>
        </w:rPr>
      </w:pPr>
      <w:r w:rsidRPr="009217B4">
        <w:rPr>
          <w:rFonts w:ascii="Arial" w:hAnsi="Arial" w:cs="Arial"/>
          <w:sz w:val="28"/>
          <w:szCs w:val="28"/>
          <w:lang w:val="pt-BR"/>
        </w:rPr>
        <w:t>DESAFIOS À PRÁTICA CLÍNICA DO TRATAMENTO CRÔNICO DA NEURALGIA DE TRIGÊMEO: UM RELATO DE CASO</w:t>
      </w:r>
      <w:r w:rsidRPr="009217B4">
        <w:rPr>
          <w:rFonts w:ascii="Arial" w:hAnsi="Arial" w:cs="Arial"/>
          <w:sz w:val="28"/>
          <w:szCs w:val="28"/>
          <w:lang w:val="pt-BR"/>
        </w:rPr>
        <w:tab/>
      </w:r>
    </w:p>
    <w:p w14:paraId="042E4F80" w14:textId="2A0C0738" w:rsidR="00266973" w:rsidRPr="009217B4" w:rsidRDefault="00266973" w:rsidP="00C81291">
      <w:pPr>
        <w:pStyle w:val="BasicParagraph"/>
        <w:rPr>
          <w:rFonts w:ascii="Arial" w:hAnsi="Arial" w:cs="Arial"/>
          <w:caps/>
          <w:color w:val="00ADEF"/>
          <w:sz w:val="12"/>
          <w:szCs w:val="12"/>
          <w:lang w:val="pt-BR"/>
        </w:rPr>
      </w:pPr>
      <w:r w:rsidRPr="009217B4">
        <w:rPr>
          <w:rFonts w:ascii="Arial" w:hAnsi="Arial" w:cs="Arial"/>
          <w:lang w:val="pt-BR"/>
        </w:rPr>
        <w:t>André Moreira Tavares</w:t>
      </w:r>
    </w:p>
    <w:p w14:paraId="7FACA070" w14:textId="34678A1A" w:rsidR="00266973" w:rsidRPr="009217B4" w:rsidRDefault="00266973" w:rsidP="00C81291">
      <w:pPr>
        <w:pStyle w:val="BasicParagraph"/>
        <w:rPr>
          <w:rFonts w:ascii="Arial" w:hAnsi="Arial" w:cs="Arial"/>
          <w:lang w:val="pt-BR"/>
        </w:rPr>
      </w:pPr>
    </w:p>
    <w:p w14:paraId="1C93D8B5" w14:textId="1C92D051" w:rsidR="00266973" w:rsidRPr="009217B4" w:rsidRDefault="00266973" w:rsidP="00C81291">
      <w:pPr>
        <w:pStyle w:val="BasicParagraph"/>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C81291">
      <w:pPr>
        <w:pStyle w:val="BasicParagraph"/>
        <w:rPr>
          <w:lang w:val="pt-BR"/>
        </w:rPr>
      </w:pPr>
    </w:p>
    <w:p w14:paraId="239C4361" w14:textId="77777777" w:rsidR="00266973" w:rsidRPr="009217B4" w:rsidRDefault="00266973" w:rsidP="00C81291">
      <w:pPr>
        <w:pStyle w:val="BasicParagraph"/>
        <w:rPr>
          <w:lang w:val="pt-BR"/>
        </w:rPr>
      </w:pPr>
    </w:p>
    <w:p w14:paraId="3CD1A64C" w14:textId="77777777" w:rsidR="00266973" w:rsidRPr="009217B4" w:rsidRDefault="00266973" w:rsidP="00C81291">
      <w:pPr>
        <w:pStyle w:val="BasicParagraph"/>
        <w:rPr>
          <w:lang w:val="pt-BR"/>
        </w:rPr>
      </w:pPr>
    </w:p>
    <w:p w14:paraId="51E58514" w14:textId="77777777" w:rsidR="00266973" w:rsidRPr="009217B4" w:rsidRDefault="00266973" w:rsidP="00C81291">
      <w:pPr>
        <w:pStyle w:val="BasicParagraph"/>
        <w:rPr>
          <w:lang w:val="pt-BR"/>
        </w:rPr>
      </w:pPr>
    </w:p>
    <w:p w14:paraId="6D2F3770" w14:textId="77777777" w:rsidR="00266973" w:rsidRPr="009217B4" w:rsidRDefault="00266973" w:rsidP="00C81291">
      <w:pPr>
        <w:pStyle w:val="BasicParagraph"/>
        <w:rPr>
          <w:lang w:val="pt-BR"/>
        </w:rPr>
      </w:pPr>
    </w:p>
    <w:p w14:paraId="476EC876" w14:textId="77777777" w:rsidR="00266973" w:rsidRPr="009217B4" w:rsidRDefault="00266973" w:rsidP="00C81291">
      <w:pPr>
        <w:pStyle w:val="BasicParagraph"/>
        <w:rPr>
          <w:lang w:val="pt-BR"/>
        </w:rPr>
      </w:pPr>
    </w:p>
    <w:p w14:paraId="000D2B9E" w14:textId="77777777" w:rsidR="00266973" w:rsidRPr="009217B4" w:rsidRDefault="00266973" w:rsidP="00C81291">
      <w:pPr>
        <w:pStyle w:val="BasicParagraph"/>
        <w:rPr>
          <w:lang w:val="pt-BR"/>
        </w:rPr>
      </w:pPr>
    </w:p>
    <w:p w14:paraId="144EEA39" w14:textId="77777777" w:rsidR="00266973" w:rsidRPr="009217B4" w:rsidRDefault="00266973" w:rsidP="00C81291">
      <w:pPr>
        <w:pStyle w:val="BasicParagraph"/>
        <w:rPr>
          <w:lang w:val="pt-BR"/>
        </w:rPr>
      </w:pPr>
    </w:p>
    <w:p w14:paraId="327C4B6D" w14:textId="77777777" w:rsidR="00266973" w:rsidRPr="009217B4" w:rsidRDefault="00266973" w:rsidP="00C81291">
      <w:pPr>
        <w:pStyle w:val="BasicParagraph"/>
        <w:rPr>
          <w:lang w:val="pt-BR"/>
        </w:rPr>
      </w:pPr>
    </w:p>
    <w:p w14:paraId="65665700" w14:textId="77777777" w:rsidR="00266973" w:rsidRPr="009217B4" w:rsidRDefault="00266973" w:rsidP="00C81291">
      <w:pPr>
        <w:pStyle w:val="BasicParagraph"/>
        <w:rPr>
          <w:lang w:val="pt-BR"/>
        </w:rPr>
      </w:pPr>
    </w:p>
    <w:p w14:paraId="222490CA" w14:textId="77777777" w:rsidR="00266973" w:rsidRPr="009217B4" w:rsidRDefault="00266973" w:rsidP="00C81291">
      <w:pPr>
        <w:pStyle w:val="BasicParagraph"/>
        <w:rPr>
          <w:lang w:val="pt-BR"/>
        </w:rPr>
      </w:pPr>
    </w:p>
    <w:p w14:paraId="6FD35D89" w14:textId="77777777" w:rsidR="00266973" w:rsidRPr="009217B4" w:rsidRDefault="00266973" w:rsidP="00C81291">
      <w:pPr>
        <w:pStyle w:val="BasicParagraph"/>
        <w:rPr>
          <w:lang w:val="pt-BR"/>
        </w:rPr>
      </w:pPr>
    </w:p>
    <w:p w14:paraId="1AB84DE7" w14:textId="77777777" w:rsidR="00266973" w:rsidRPr="009217B4" w:rsidRDefault="00266973" w:rsidP="00C81291">
      <w:pPr>
        <w:pStyle w:val="BasicParagraph"/>
        <w:rPr>
          <w:lang w:val="pt-BR"/>
        </w:rPr>
      </w:pPr>
    </w:p>
    <w:p w14:paraId="2B915795" w14:textId="77777777" w:rsidR="00266973" w:rsidRPr="009217B4" w:rsidRDefault="00266973" w:rsidP="00C81291">
      <w:pPr>
        <w:pStyle w:val="BasicParagraph"/>
        <w:rPr>
          <w:lang w:val="pt-BR"/>
        </w:rPr>
      </w:pPr>
    </w:p>
    <w:p w14:paraId="01D9BF9B" w14:textId="77777777" w:rsidR="00266973" w:rsidRPr="009217B4" w:rsidRDefault="00266973" w:rsidP="00C81291">
      <w:pPr>
        <w:pStyle w:val="BasicParagraph"/>
        <w:rPr>
          <w:lang w:val="pt-BR"/>
        </w:rPr>
      </w:pPr>
    </w:p>
    <w:p w14:paraId="199853EF" w14:textId="77777777" w:rsidR="00266973" w:rsidRPr="009217B4" w:rsidRDefault="00266973" w:rsidP="00C81291">
      <w:pPr>
        <w:pStyle w:val="BasicParagraph"/>
        <w:rPr>
          <w:lang w:val="pt-BR"/>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77777777" w:rsidR="00266973" w:rsidRPr="009217B4" w:rsidRDefault="00266973" w:rsidP="00C81291">
      <w:pPr>
        <w:pStyle w:val="BasicParagraph"/>
        <w:rPr>
          <w:lang w:val="pt-BR"/>
        </w:rPr>
      </w:pPr>
    </w:p>
    <w:p w14:paraId="2359E21A" w14:textId="77777777" w:rsidR="00266973" w:rsidRPr="009217B4" w:rsidRDefault="00266973" w:rsidP="00C81291">
      <w:pPr>
        <w:pStyle w:val="BasicParagraph"/>
        <w:rPr>
          <w:lang w:val="pt-BR"/>
        </w:rPr>
      </w:pPr>
    </w:p>
    <w:p w14:paraId="4A43B34C" w14:textId="77777777" w:rsidR="00266973" w:rsidRPr="009217B4" w:rsidRDefault="00266973" w:rsidP="00C81291">
      <w:pPr>
        <w:pStyle w:val="BasicParagraph"/>
        <w:rPr>
          <w:lang w:val="pt-BR"/>
        </w:rPr>
      </w:pPr>
    </w:p>
    <w:p w14:paraId="224238C3" w14:textId="77777777" w:rsidR="00266973" w:rsidRPr="009217B4" w:rsidRDefault="00266973" w:rsidP="00C81291">
      <w:pPr>
        <w:pStyle w:val="BasicParagraph"/>
        <w:rPr>
          <w:lang w:val="pt-BR"/>
        </w:rPr>
      </w:pPr>
    </w:p>
    <w:p w14:paraId="6188559F" w14:textId="77777777" w:rsidR="00266973" w:rsidRPr="009217B4" w:rsidRDefault="00266973" w:rsidP="00C81291">
      <w:pPr>
        <w:pStyle w:val="BasicParagraph"/>
        <w:rPr>
          <w:lang w:val="pt-BR"/>
        </w:rPr>
      </w:pPr>
      <w:r>
        <w:rPr>
          <w:noProof/>
          <w:lang w:eastAsia="pt-PT"/>
        </w:rPr>
        <mc:AlternateContent>
          <mc:Choice Requires="wps">
            <w:drawing>
              <wp:anchor distT="0" distB="0" distL="114300" distR="114300" simplePos="0" relativeHeight="251659264" behindDoc="0" locked="0" layoutInCell="1" allowOverlap="1" wp14:anchorId="47D53805" wp14:editId="59D30210">
                <wp:simplePos x="0" y="0"/>
                <wp:positionH relativeFrom="column">
                  <wp:posOffset>342900</wp:posOffset>
                </wp:positionH>
                <wp:positionV relativeFrom="paragraph">
                  <wp:posOffset>2371725</wp:posOffset>
                </wp:positionV>
                <wp:extent cx="4572000" cy="228600"/>
                <wp:effectExtent l="0" t="0" r="12700" b="0"/>
                <wp:wrapSquare wrapText="bothSides"/>
                <wp:docPr id="15" name="Text Box 15"/>
                <wp:cNvGraphicFramePr/>
                <a:graphic xmlns:a="http://schemas.openxmlformats.org/drawingml/2006/main">
                  <a:graphicData uri="http://schemas.microsoft.com/office/word/2010/wordprocessingShape">
                    <wps:wsp>
                      <wps:cNvSpPr txBox="1"/>
                      <wps:spPr>
                        <a:xfrm rot="5400000">
                          <a:off x="0" y="0"/>
                          <a:ext cx="45720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B197D5" w14:textId="77777777" w:rsidR="00266973" w:rsidRPr="00223E0E" w:rsidRDefault="00266973" w:rsidP="00C81291">
                            <w:pPr>
                              <w:pStyle w:val="BasicParagraph"/>
                            </w:pPr>
                            <w:r w:rsidRPr="00223E0E">
                              <w:t xml:space="preserve">faculdade de </w:t>
                            </w:r>
                            <w:r>
                              <w:rPr>
                                <w:b/>
                              </w:rPr>
                              <w:t>MEDICINA</w:t>
                            </w:r>
                          </w:p>
                          <w:p w14:paraId="701A7AC0" w14:textId="77777777" w:rsidR="00266973" w:rsidRDefault="00266973" w:rsidP="00C812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7D53805" id="_x0000_t202" coordsize="21600,21600" o:spt="202" path="m,l,21600r21600,l21600,xe">
                <v:stroke joinstyle="miter"/>
                <v:path gradientshapeok="t" o:connecttype="rect"/>
              </v:shapetype>
              <v:shape id="Text Box 15" o:spid="_x0000_s1026" type="#_x0000_t202" style="position:absolute;left:0;text-align:left;margin-left:27pt;margin-top:186.75pt;width:5in;height:18pt;rotation:9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" filled="f" stroked="f">
                <v:textbox>
                  <w:txbxContent>
                    <w:p w14:paraId="18B197D5" w14:textId="77777777" w:rsidR="00266973" w:rsidRPr="00223E0E" w:rsidRDefault="00266973" w:rsidP="00C81291">
                      <w:pPr>
                        <w:pStyle w:val="BasicParagraph"/>
                      </w:pPr>
                      <w:r w:rsidRPr="00223E0E">
                        <w:t xml:space="preserve">faculdade de </w:t>
                      </w:r>
                      <w:r>
                        <w:rPr>
                          <w:b/>
                        </w:rPr>
                        <w:t>MEDICINA</w:t>
                      </w:r>
                    </w:p>
                    <w:p w14:paraId="701A7AC0" w14:textId="77777777" w:rsidR="00266973" w:rsidRDefault="00266973" w:rsidP="00C81291"/>
                  </w:txbxContent>
                </v:textbox>
                <w10:wrap type="square"/>
              </v:shape>
            </w:pict>
          </mc:Fallback>
        </mc:AlternateContent>
      </w:r>
      <w:r w:rsidRPr="009217B4">
        <w:rPr>
          <w:lang w:val="pt-BR"/>
        </w:rPr>
        <w:softHyphen/>
      </w:r>
    </w:p>
    <w:p w14:paraId="2016EE2E" w14:textId="74425708" w:rsidR="000C7353" w:rsidRDefault="00CB5C50" w:rsidP="00C81291">
      <w:r w:rsidRPr="00684FD7">
        <w:rPr>
          <w:highlight w:val="yellow"/>
        </w:rPr>
        <w:t>CAPA</w:t>
      </w:r>
    </w:p>
    <w:p w14:paraId="0E75B6B6" w14:textId="07225147" w:rsidR="000C7353" w:rsidRPr="00684FD7" w:rsidRDefault="00684FD7" w:rsidP="00C81291">
      <w:pPr>
        <w:rPr>
          <w:highlight w:val="yellow"/>
        </w:rPr>
      </w:pPr>
      <w:r w:rsidRPr="00684FD7">
        <w:rPr>
          <w:highlight w:val="yellow"/>
        </w:rPr>
        <w:t>FOLHA DE APRESENTAÇÃO</w:t>
      </w:r>
    </w:p>
    <w:p w14:paraId="788D78AD" w14:textId="64121731" w:rsidR="00684FD7" w:rsidRPr="00684FD7" w:rsidRDefault="00684FD7" w:rsidP="00C81291">
      <w:pPr>
        <w:rPr>
          <w:highlight w:val="yellow"/>
        </w:rPr>
      </w:pPr>
      <w:r w:rsidRPr="00684FD7">
        <w:rPr>
          <w:highlight w:val="yellow"/>
        </w:rPr>
        <w:t>DECLARAÇÃO DE INTEGRIDADE</w:t>
      </w:r>
    </w:p>
    <w:p w14:paraId="25108C0B" w14:textId="418F4E4D" w:rsidR="00684FD7" w:rsidRDefault="00684FD7" w:rsidP="00C81291">
      <w:r w:rsidRPr="00684FD7">
        <w:rPr>
          <w:highlight w:val="yellow"/>
        </w:rPr>
        <w:t>DECLARÇAÇÃO DE REPRODUÇÃO</w:t>
      </w:r>
    </w:p>
    <w:p w14:paraId="54EF277A" w14:textId="77777777" w:rsidR="000C7353" w:rsidRDefault="00026A98" w:rsidP="00C81291">
      <w:r>
        <w:tab/>
      </w:r>
    </w:p>
    <w:p w14:paraId="75CA5878" w14:textId="77777777" w:rsidR="000C7353" w:rsidRDefault="00026A98" w:rsidP="00C81291">
      <w:r>
        <w:tab/>
      </w:r>
    </w:p>
    <w:p w14:paraId="6EB0FC09" w14:textId="77777777" w:rsidR="000C7353" w:rsidRDefault="00026A98" w:rsidP="00C81291">
      <w:r>
        <w:tab/>
      </w:r>
    </w:p>
    <w:p w14:paraId="16C1DCA2" w14:textId="77777777" w:rsidR="000C7353" w:rsidRDefault="00026A98" w:rsidP="00C81291">
      <w:r>
        <w:tab/>
      </w:r>
    </w:p>
    <w:p w14:paraId="2639F3F7" w14:textId="77777777" w:rsidR="000C7353" w:rsidRDefault="00026A98" w:rsidP="00C81291">
      <w:r>
        <w:tab/>
      </w:r>
    </w:p>
    <w:p w14:paraId="18511EA7" w14:textId="77777777" w:rsidR="000C7353" w:rsidRDefault="00026A98" w:rsidP="00C81291">
      <w:r>
        <w:tab/>
      </w:r>
    </w:p>
    <w:p w14:paraId="7B11B0ED" w14:textId="77777777" w:rsidR="000C7353" w:rsidRDefault="00026A98" w:rsidP="00C81291">
      <w:r>
        <w:tab/>
      </w:r>
    </w:p>
    <w:p w14:paraId="70BD6024" w14:textId="77777777" w:rsidR="000C7353" w:rsidRDefault="00026A98" w:rsidP="00C81291">
      <w:r>
        <w:tab/>
      </w:r>
    </w:p>
    <w:p w14:paraId="76517F37" w14:textId="10297C70" w:rsidR="00981531" w:rsidRPr="00981531" w:rsidRDefault="00266973" w:rsidP="00981531">
      <w:pPr>
        <w:pStyle w:val="BasicParagraph"/>
        <w:ind w:left="0" w:firstLine="0"/>
        <w:rPr>
          <w:rFonts w:ascii="Arial" w:hAnsi="Arial" w:cs="Arial"/>
          <w:caps/>
          <w:color w:val="00ADEF"/>
          <w:szCs w:val="24"/>
          <w:lang w:val="pt-BR"/>
        </w:rPr>
      </w:pPr>
      <w:r w:rsidRPr="00981531">
        <w:rPr>
          <w:lang w:val="pt-BR"/>
        </w:rPr>
        <w:br w:type="page"/>
      </w:r>
      <w:r w:rsidR="00981531" w:rsidRPr="00981531">
        <w:rPr>
          <w:rFonts w:ascii="Arial" w:hAnsi="Arial" w:cs="Arial"/>
          <w:szCs w:val="24"/>
          <w:lang w:val="pt-BR"/>
        </w:rPr>
        <w:lastRenderedPageBreak/>
        <w:t>ANDRÉ MOREIRA TAVARES</w:t>
      </w:r>
    </w:p>
    <w:p w14:paraId="5CA41B5B" w14:textId="2297955A" w:rsidR="00266973" w:rsidRDefault="00266973" w:rsidP="00C81291">
      <w:pPr>
        <w:rPr>
          <w:sz w:val="24"/>
          <w:szCs w:val="24"/>
        </w:rPr>
      </w:pPr>
    </w:p>
    <w:p w14:paraId="2C496E2B" w14:textId="1814449C" w:rsidR="00981531" w:rsidRDefault="00981531" w:rsidP="00C81291">
      <w:pPr>
        <w:rPr>
          <w:sz w:val="24"/>
          <w:szCs w:val="24"/>
        </w:rPr>
      </w:pPr>
    </w:p>
    <w:p w14:paraId="5C98D81B" w14:textId="6EA76FED" w:rsidR="00981531" w:rsidRDefault="00981531" w:rsidP="00C81291">
      <w:pPr>
        <w:rPr>
          <w:sz w:val="24"/>
          <w:szCs w:val="24"/>
        </w:rPr>
      </w:pPr>
    </w:p>
    <w:p w14:paraId="287DDB6C" w14:textId="7F578FAE" w:rsidR="00981531" w:rsidRDefault="00981531" w:rsidP="00C81291">
      <w:pPr>
        <w:rPr>
          <w:sz w:val="24"/>
          <w:szCs w:val="24"/>
        </w:rPr>
      </w:pPr>
    </w:p>
    <w:p w14:paraId="5D2FF10F" w14:textId="77777777" w:rsidR="00981531" w:rsidRPr="009D769E" w:rsidRDefault="00981531" w:rsidP="009D769E">
      <w:pPr>
        <w:jc w:val="left"/>
        <w:rPr>
          <w:rFonts w:ascii="Helvetica" w:hAnsi="Helvetica"/>
          <w:sz w:val="24"/>
          <w:szCs w:val="24"/>
        </w:rPr>
      </w:pPr>
    </w:p>
    <w:p w14:paraId="7FF54267" w14:textId="69E2910A" w:rsidR="00266973" w:rsidRPr="009D769E" w:rsidRDefault="00981531" w:rsidP="009D769E">
      <w:pPr>
        <w:jc w:val="left"/>
        <w:rPr>
          <w:rFonts w:ascii="Helvetica" w:hAnsi="Helvetica"/>
          <w:b/>
          <w:bCs/>
          <w:sz w:val="32"/>
          <w:szCs w:val="32"/>
          <w:lang w:val="pt-PT"/>
        </w:rPr>
      </w:pPr>
      <w:r w:rsidRPr="009D769E">
        <w:rPr>
          <w:rFonts w:ascii="Helvetica" w:hAnsi="Helvetica"/>
          <w:b/>
          <w:bCs/>
          <w:sz w:val="32"/>
          <w:szCs w:val="32"/>
          <w:lang w:val="pt-PT"/>
        </w:rPr>
        <w:t xml:space="preserve">DESAFIOS À PRÁTICA CLÍNICA DO </w:t>
      </w:r>
      <w:r w:rsidR="00F07ACF" w:rsidRPr="009D769E">
        <w:rPr>
          <w:rFonts w:ascii="Helvetica" w:hAnsi="Helvetica"/>
          <w:b/>
          <w:bCs/>
          <w:sz w:val="32"/>
          <w:szCs w:val="32"/>
          <w:lang w:val="pt-PT"/>
        </w:rPr>
        <w:t>TRATAMENTO DA</w:t>
      </w:r>
      <w:r w:rsidRPr="009D769E">
        <w:rPr>
          <w:rFonts w:ascii="Helvetica" w:hAnsi="Helvetica"/>
          <w:b/>
          <w:bCs/>
          <w:sz w:val="32"/>
          <w:szCs w:val="32"/>
          <w:lang w:val="pt-PT"/>
        </w:rPr>
        <w:t xml:space="preserve"> NEURALGIA DE TRIGÊMEO: UM RELATO DE CASO</w:t>
      </w:r>
    </w:p>
    <w:p w14:paraId="766E515D" w14:textId="270982DA" w:rsidR="00266973" w:rsidRDefault="00266973" w:rsidP="00C81291">
      <w:pPr>
        <w:rPr>
          <w:lang w:val="pt-PT"/>
        </w:rPr>
      </w:pPr>
    </w:p>
    <w:p w14:paraId="4EDBFF4A" w14:textId="68DD9059" w:rsidR="00981531" w:rsidRDefault="00981531" w:rsidP="00057331">
      <w:pPr>
        <w:ind w:left="0" w:firstLine="0"/>
        <w:rPr>
          <w:lang w:val="pt-PT"/>
        </w:rPr>
      </w:pPr>
    </w:p>
    <w:p w14:paraId="79F3FE5C" w14:textId="18A0DA86" w:rsidR="00981531" w:rsidRPr="00F07ACF" w:rsidRDefault="00981531" w:rsidP="00981531">
      <w:pPr>
        <w:pStyle w:val="Default"/>
        <w:ind w:left="4536"/>
        <w:jc w:val="both"/>
        <w:rPr>
          <w:rFonts w:ascii="Arial" w:hAnsi="Arial" w:cs="Arial"/>
          <w:highlight w:val="yellow"/>
        </w:rPr>
      </w:pPr>
      <w:r w:rsidRPr="00F07ACF">
        <w:rPr>
          <w:rFonts w:ascii="Arial" w:hAnsi="Arial" w:cs="Arial"/>
          <w:highlight w:val="yellow"/>
        </w:rPr>
        <w:t xml:space="preserve">Dissertação de Candidatura ao grau de Mestre em Medicina submetida ao Instituto de Ciências Biomédicas de Abel Salazar da Universidade do Porto. </w:t>
      </w:r>
    </w:p>
    <w:p w14:paraId="2071FD0B" w14:textId="77777777" w:rsidR="00981531" w:rsidRPr="00F07ACF" w:rsidRDefault="00981531" w:rsidP="00981531">
      <w:pPr>
        <w:autoSpaceDE w:val="0"/>
        <w:autoSpaceDN w:val="0"/>
        <w:adjustRightInd w:val="0"/>
        <w:spacing w:after="0" w:line="240" w:lineRule="auto"/>
        <w:ind w:left="4536" w:right="0" w:firstLine="0"/>
        <w:rPr>
          <w:rFonts w:eastAsiaTheme="minorEastAsia"/>
          <w:color w:val="000000"/>
          <w:kern w:val="0"/>
          <w:sz w:val="24"/>
          <w:szCs w:val="24"/>
          <w:highlight w:val="yellow"/>
        </w:rPr>
      </w:pPr>
      <w:r w:rsidRPr="00F07ACF">
        <w:rPr>
          <w:rFonts w:eastAsiaTheme="minorEastAsia"/>
          <w:color w:val="000000"/>
          <w:kern w:val="0"/>
          <w:sz w:val="24"/>
          <w:szCs w:val="24"/>
          <w:highlight w:val="yellow"/>
        </w:rPr>
        <w:t xml:space="preserve">Orientador – Doutor (nome) </w:t>
      </w:r>
    </w:p>
    <w:p w14:paraId="16F797B4" w14:textId="50055EF2" w:rsidR="00981531" w:rsidRPr="00981531" w:rsidRDefault="00981531" w:rsidP="00981531">
      <w:pPr>
        <w:spacing w:after="0" w:line="240" w:lineRule="auto"/>
        <w:ind w:left="4536" w:right="0" w:firstLine="0"/>
        <w:rPr>
          <w:sz w:val="24"/>
          <w:szCs w:val="24"/>
          <w:lang w:val="pt-PT"/>
        </w:rPr>
      </w:pPr>
      <w:r w:rsidRPr="00F07ACF">
        <w:rPr>
          <w:rFonts w:eastAsiaTheme="minorEastAsia"/>
          <w:color w:val="000000"/>
          <w:kern w:val="0"/>
          <w:sz w:val="24"/>
          <w:szCs w:val="24"/>
          <w:highlight w:val="yellow"/>
        </w:rPr>
        <w:t>Categoria – (ex: professor catedrático)</w:t>
      </w:r>
    </w:p>
    <w:p w14:paraId="56FA8D16" w14:textId="77777777" w:rsidR="00981531" w:rsidRDefault="00981531" w:rsidP="00C81291">
      <w:pPr>
        <w:rPr>
          <w:lang w:val="pt-PT"/>
        </w:rPr>
      </w:pPr>
    </w:p>
    <w:p w14:paraId="3E28950C" w14:textId="77777777" w:rsidR="001D3E5A" w:rsidRDefault="001D3E5A" w:rsidP="00C81291">
      <w:pPr>
        <w:rPr>
          <w:lang w:val="pt-PT"/>
        </w:rPr>
      </w:pPr>
    </w:p>
    <w:p w14:paraId="555C844F" w14:textId="2C9A0DAD" w:rsidR="00266973" w:rsidRPr="004C0231" w:rsidRDefault="00266973" w:rsidP="004C0231">
      <w:pPr>
        <w:pStyle w:val="Default"/>
        <w:spacing w:line="480" w:lineRule="auto"/>
        <w:rPr>
          <w:rFonts w:ascii="Helvetica" w:hAnsi="Helvetica"/>
          <w:sz w:val="22"/>
          <w:szCs w:val="22"/>
        </w:rPr>
      </w:pPr>
      <w:r w:rsidRPr="004C0231">
        <w:rPr>
          <w:rFonts w:ascii="Helvetica" w:hAnsi="Helvetica"/>
          <w:sz w:val="22"/>
          <w:szCs w:val="22"/>
        </w:rPr>
        <w:t xml:space="preserve">Autor </w:t>
      </w:r>
    </w:p>
    <w:p w14:paraId="594CAFED" w14:textId="1E78252C" w:rsidR="00266973" w:rsidRPr="004C0231" w:rsidRDefault="00266973" w:rsidP="004C0231">
      <w:pPr>
        <w:pStyle w:val="Default"/>
        <w:spacing w:line="480" w:lineRule="auto"/>
        <w:rPr>
          <w:rFonts w:ascii="Helvetica" w:hAnsi="Helvetica"/>
          <w:sz w:val="22"/>
          <w:szCs w:val="22"/>
        </w:rPr>
      </w:pPr>
      <w:r w:rsidRPr="004C0231">
        <w:rPr>
          <w:rFonts w:ascii="Helvetica" w:hAnsi="Helvetica" w:cs="Calibri"/>
          <w:sz w:val="22"/>
          <w:szCs w:val="22"/>
        </w:rPr>
        <w:t>André Moreira Tavares</w:t>
      </w:r>
    </w:p>
    <w:p w14:paraId="6E060025" w14:textId="0A553A2B" w:rsidR="00266973" w:rsidRPr="004C0231" w:rsidRDefault="00190160" w:rsidP="004C0231">
      <w:pPr>
        <w:pStyle w:val="Default"/>
        <w:spacing w:line="480" w:lineRule="auto"/>
        <w:rPr>
          <w:rFonts w:ascii="Helvetica" w:hAnsi="Helvetica" w:cs="Calibri"/>
          <w:sz w:val="22"/>
          <w:szCs w:val="22"/>
        </w:rPr>
      </w:pPr>
      <w:r w:rsidRPr="004C0231">
        <w:rPr>
          <w:rFonts w:ascii="Helvetica" w:hAnsi="Helvetica" w:cs="Calibri"/>
          <w:sz w:val="22"/>
          <w:szCs w:val="22"/>
        </w:rPr>
        <w:t>andretavares@icloud.com</w:t>
      </w:r>
    </w:p>
    <w:p w14:paraId="77407E9A" w14:textId="77777777" w:rsidR="00266973" w:rsidRPr="004C0231" w:rsidRDefault="00266973" w:rsidP="004C0231">
      <w:pPr>
        <w:pStyle w:val="Default"/>
        <w:spacing w:line="480" w:lineRule="auto"/>
        <w:rPr>
          <w:rFonts w:ascii="Helvetica" w:hAnsi="Helvetica" w:cs="Calibri"/>
          <w:sz w:val="22"/>
          <w:szCs w:val="22"/>
          <w:highlight w:val="yellow"/>
        </w:rPr>
      </w:pPr>
      <w:r w:rsidRPr="004C0231">
        <w:rPr>
          <w:rFonts w:ascii="Helvetica" w:hAnsi="Helvetica" w:cs="Calibri"/>
          <w:sz w:val="22"/>
          <w:szCs w:val="22"/>
          <w:highlight w:val="yellow"/>
        </w:rPr>
        <w:t xml:space="preserve">Mestrado Integrado em Medicina </w:t>
      </w:r>
    </w:p>
    <w:p w14:paraId="4B614C83" w14:textId="7F0A54E5" w:rsidR="00266973" w:rsidRPr="004C0231" w:rsidRDefault="00266973" w:rsidP="004C0231">
      <w:pPr>
        <w:spacing w:line="480" w:lineRule="auto"/>
        <w:rPr>
          <w:rFonts w:ascii="Helvetica" w:hAnsi="Helvetica"/>
        </w:rPr>
      </w:pPr>
      <w:r w:rsidRPr="004C0231">
        <w:rPr>
          <w:rFonts w:ascii="Helvetica" w:hAnsi="Helvetica"/>
          <w:highlight w:val="yellow"/>
        </w:rPr>
        <w:t>Instituto Ciências Biomédicas Abel Salazar, Universidade do Porto</w:t>
      </w:r>
    </w:p>
    <w:p w14:paraId="00BC1BF4" w14:textId="4B88FD89" w:rsidR="00266973" w:rsidRPr="004C0231" w:rsidRDefault="00266973" w:rsidP="004C0231">
      <w:pPr>
        <w:spacing w:line="480" w:lineRule="auto"/>
        <w:rPr>
          <w:rFonts w:ascii="Helvetica" w:hAnsi="Helvetica"/>
        </w:rPr>
      </w:pPr>
    </w:p>
    <w:p w14:paraId="05B36C27" w14:textId="77777777" w:rsidR="00266973" w:rsidRDefault="00266973" w:rsidP="00266973">
      <w:pPr>
        <w:pStyle w:val="Default"/>
        <w:rPr>
          <w:sz w:val="36"/>
          <w:szCs w:val="36"/>
        </w:rPr>
      </w:pPr>
      <w:r>
        <w:rPr>
          <w:sz w:val="36"/>
          <w:szCs w:val="36"/>
        </w:rPr>
        <w:t xml:space="preserve">Orientação </w:t>
      </w:r>
    </w:p>
    <w:p w14:paraId="554563CD" w14:textId="77777777" w:rsidR="00A9328B" w:rsidRPr="00F07B6E" w:rsidRDefault="00A9328B" w:rsidP="00F07B6E">
      <w:pPr>
        <w:pStyle w:val="NormalWeb"/>
        <w:shd w:val="clear" w:color="auto" w:fill="FFFFFF"/>
        <w:spacing w:line="360" w:lineRule="auto"/>
        <w:jc w:val="both"/>
        <w:rPr>
          <w:rFonts w:ascii="Helvetica" w:hAnsi="Helvetica"/>
          <w:sz w:val="22"/>
          <w:szCs w:val="22"/>
        </w:rPr>
      </w:pPr>
      <w:r w:rsidRPr="00F07B6E">
        <w:rPr>
          <w:rFonts w:ascii="Helvetica" w:hAnsi="Helvetica"/>
          <w:sz w:val="22"/>
          <w:szCs w:val="22"/>
        </w:rPr>
        <w:t xml:space="preserve">Francisco Carlos Obata Cordon </w:t>
      </w:r>
    </w:p>
    <w:p w14:paraId="580094EF" w14:textId="47B5B1AC" w:rsidR="00A30109" w:rsidRPr="004C0231" w:rsidRDefault="00A9328B" w:rsidP="004C0231">
      <w:pPr>
        <w:pStyle w:val="NormalWeb"/>
        <w:shd w:val="clear" w:color="auto" w:fill="FFFFFF"/>
        <w:spacing w:line="360" w:lineRule="auto"/>
        <w:jc w:val="both"/>
        <w:rPr>
          <w:rFonts w:ascii="Helvetica" w:hAnsi="Helvetica"/>
          <w:sz w:val="22"/>
          <w:szCs w:val="22"/>
        </w:rPr>
      </w:pPr>
      <w:r w:rsidRPr="00A9328B">
        <w:rPr>
          <w:rFonts w:ascii="Helvetica" w:hAnsi="Helvetica"/>
          <w:sz w:val="22"/>
          <w:szCs w:val="22"/>
        </w:rPr>
        <w:t xml:space="preserve">Anestesiologista com </w:t>
      </w:r>
      <w:r w:rsidR="00C3790C" w:rsidRPr="00A9328B">
        <w:rPr>
          <w:rFonts w:ascii="Helvetica" w:hAnsi="Helvetica"/>
          <w:sz w:val="22"/>
          <w:szCs w:val="22"/>
        </w:rPr>
        <w:t>Área</w:t>
      </w:r>
      <w:r w:rsidRPr="00A9328B">
        <w:rPr>
          <w:rFonts w:ascii="Helvetica" w:hAnsi="Helvetica"/>
          <w:sz w:val="22"/>
          <w:szCs w:val="22"/>
        </w:rPr>
        <w:t xml:space="preserve"> de </w:t>
      </w:r>
      <w:r w:rsidR="00C3790C" w:rsidRPr="00A9328B">
        <w:rPr>
          <w:rFonts w:ascii="Helvetica" w:hAnsi="Helvetica"/>
          <w:sz w:val="22"/>
          <w:szCs w:val="22"/>
        </w:rPr>
        <w:t>Atuaç</w:t>
      </w:r>
      <w:r w:rsidR="00C3790C" w:rsidRPr="00A9328B">
        <w:rPr>
          <w:rFonts w:ascii="Helvetica" w:hAnsi="Helvetica" w:cs="Arial"/>
          <w:sz w:val="22"/>
          <w:szCs w:val="22"/>
        </w:rPr>
        <w:t>ã</w:t>
      </w:r>
      <w:r w:rsidR="00C3790C" w:rsidRPr="00A9328B">
        <w:rPr>
          <w:rFonts w:ascii="Helvetica" w:hAnsi="Helvetica"/>
          <w:sz w:val="22"/>
          <w:szCs w:val="22"/>
        </w:rPr>
        <w:t>o</w:t>
      </w:r>
      <w:r w:rsidRPr="00A9328B">
        <w:rPr>
          <w:rFonts w:ascii="Helvetica" w:hAnsi="Helvetica"/>
          <w:sz w:val="22"/>
          <w:szCs w:val="22"/>
        </w:rPr>
        <w:t xml:space="preserve"> em Dor – SBA/AMB. Instituto Transdisciplinar de Estudo, Pesquisa e Tratamento da Dor (INTEDOR). SEMDOR – Grupo de Dor Rede D’Or Regional Leste. Professor do Curso de Pós-Graduac</w:t>
      </w:r>
      <w:r w:rsidRPr="00A9328B">
        <w:rPr>
          <w:rFonts w:ascii="Helvetica" w:hAnsi="Helvetica" w:cs="Arial"/>
          <w:sz w:val="22"/>
          <w:szCs w:val="22"/>
        </w:rPr>
        <w:t>̧</w:t>
      </w:r>
      <w:r w:rsidRPr="00A9328B">
        <w:rPr>
          <w:rFonts w:ascii="Helvetica" w:hAnsi="Helvetica"/>
          <w:sz w:val="22"/>
          <w:szCs w:val="22"/>
        </w:rPr>
        <w:t xml:space="preserve">ão em Dor – Instituto Israelita </w:t>
      </w:r>
      <w:r w:rsidRPr="00A9328B">
        <w:rPr>
          <w:rFonts w:ascii="Helvetica" w:hAnsi="Helvetica"/>
          <w:sz w:val="22"/>
          <w:szCs w:val="22"/>
        </w:rPr>
        <w:lastRenderedPageBreak/>
        <w:t>de Ensino e Pesquisa (IIEP)Albert Einstein. Coordenador do Curso de Pós-Graduac</w:t>
      </w:r>
      <w:r w:rsidRPr="00A9328B">
        <w:rPr>
          <w:rFonts w:ascii="Helvetica" w:hAnsi="Helvetica" w:cs="Arial"/>
          <w:sz w:val="22"/>
          <w:szCs w:val="22"/>
        </w:rPr>
        <w:t>̧</w:t>
      </w:r>
      <w:r w:rsidRPr="00A9328B">
        <w:rPr>
          <w:rFonts w:ascii="Helvetica" w:hAnsi="Helvetica"/>
          <w:sz w:val="22"/>
          <w:szCs w:val="22"/>
        </w:rPr>
        <w:t xml:space="preserve">ão em Dor pelo INTEDOR. Cursos/Faculdade CTA. </w:t>
      </w:r>
    </w:p>
    <w:p w14:paraId="23C17DDB" w14:textId="2E303039" w:rsidR="00266973" w:rsidRDefault="00266973" w:rsidP="004C0231">
      <w:pPr>
        <w:jc w:val="center"/>
        <w:rPr>
          <w:lang w:val="pt-PT"/>
        </w:rPr>
      </w:pPr>
      <w:r w:rsidRPr="00266973">
        <w:rPr>
          <w:lang w:val="pt-PT"/>
        </w:rPr>
        <w:t xml:space="preserve">Porto, </w:t>
      </w:r>
      <w:r w:rsidR="008D3C89">
        <w:rPr>
          <w:lang w:val="pt-PT"/>
        </w:rPr>
        <w:t>nov</w:t>
      </w:r>
      <w:r w:rsidR="001D3E5A">
        <w:rPr>
          <w:lang w:val="pt-PT"/>
        </w:rPr>
        <w:t>embro</w:t>
      </w:r>
      <w:r w:rsidRPr="00266973">
        <w:rPr>
          <w:lang w:val="pt-PT"/>
        </w:rPr>
        <w:t xml:space="preserve"> de 202</w:t>
      </w:r>
      <w:r w:rsidR="008D3C89">
        <w:rPr>
          <w:lang w:val="pt-PT"/>
        </w:rPr>
        <w:t>3</w:t>
      </w:r>
    </w:p>
    <w:p w14:paraId="4CD2D90E" w14:textId="59B753A8" w:rsidR="00266973" w:rsidRPr="00C15BBF" w:rsidRDefault="00266973" w:rsidP="004C0231">
      <w:pPr>
        <w:ind w:firstLine="0"/>
        <w:jc w:val="center"/>
        <w:rPr>
          <w:b/>
          <w:bCs/>
          <w:sz w:val="28"/>
          <w:szCs w:val="28"/>
          <w:lang w:val="pt-PT"/>
        </w:rPr>
      </w:pPr>
      <w:r>
        <w:rPr>
          <w:rFonts w:ascii="Times New Roman" w:hAnsi="Times New Roman" w:cs="Times New Roman"/>
          <w:bCs/>
          <w:sz w:val="24"/>
          <w:lang w:val="pt-PT"/>
        </w:rPr>
        <w:br w:type="page"/>
      </w:r>
      <w:r w:rsidR="001D3E5A" w:rsidRPr="00C15BBF">
        <w:rPr>
          <w:b/>
          <w:bCs/>
          <w:sz w:val="28"/>
          <w:szCs w:val="28"/>
          <w:lang w:val="pt-PT"/>
        </w:rPr>
        <w:lastRenderedPageBreak/>
        <w:t>Desafios à Prática Clínica do Tratamento</w:t>
      </w:r>
      <w:r w:rsidR="00F07ACF">
        <w:rPr>
          <w:b/>
          <w:bCs/>
          <w:sz w:val="28"/>
          <w:szCs w:val="28"/>
          <w:lang w:val="pt-PT"/>
        </w:rPr>
        <w:t xml:space="preserve"> </w:t>
      </w:r>
      <w:r w:rsidR="001D3E5A" w:rsidRPr="00C15BBF">
        <w:rPr>
          <w:b/>
          <w:bCs/>
          <w:sz w:val="28"/>
          <w:szCs w:val="28"/>
          <w:lang w:val="pt-PT"/>
        </w:rPr>
        <w:t>da Neuralgia de Trigêmeo: Um Relato De Caso</w:t>
      </w:r>
    </w:p>
    <w:p w14:paraId="3FAB7EA7" w14:textId="71DD294A" w:rsidR="00266973" w:rsidRDefault="00266973" w:rsidP="004C0231">
      <w:pPr>
        <w:jc w:val="center"/>
        <w:rPr>
          <w:lang w:val="pt-PT"/>
        </w:rPr>
      </w:pPr>
    </w:p>
    <w:p w14:paraId="2A7072D7" w14:textId="77777777" w:rsidR="002A17EF" w:rsidRPr="004A7E5C" w:rsidRDefault="002A17EF" w:rsidP="002A17EF">
      <w:pPr>
        <w:rPr>
          <w:rFonts w:ascii="Helvetica" w:hAnsi="Helvetica"/>
          <w:b/>
          <w:bCs/>
        </w:rPr>
      </w:pPr>
    </w:p>
    <w:p w14:paraId="36F2708E" w14:textId="77777777" w:rsidR="002A17EF" w:rsidRPr="004A7E5C" w:rsidRDefault="002A17EF" w:rsidP="002A17EF">
      <w:pPr>
        <w:rPr>
          <w:rFonts w:ascii="Helvetica" w:hAnsi="Helvetica"/>
          <w:lang w:val="en-US"/>
        </w:rPr>
      </w:pPr>
      <w:r w:rsidRPr="002A17EF">
        <w:rPr>
          <w:rFonts w:ascii="Helvetica" w:hAnsi="Helvetica"/>
          <w:highlight w:val="yellow"/>
          <w:lang w:val="en-US"/>
        </w:rPr>
        <w:t>Key words: Trigeminal neuralgia, facial pain, radiofrequency therapy, systematic review, meta analysis</w:t>
      </w:r>
    </w:p>
    <w:p w14:paraId="4B7E95C9" w14:textId="52451477" w:rsidR="001D3E5A" w:rsidRPr="002A17EF" w:rsidRDefault="001D3E5A" w:rsidP="004C0231">
      <w:pPr>
        <w:jc w:val="center"/>
        <w:rPr>
          <w:lang w:val="en-US"/>
        </w:rPr>
      </w:pPr>
    </w:p>
    <w:p w14:paraId="3F2EE7E8" w14:textId="05837E7C" w:rsidR="001D3E5A" w:rsidRPr="002A17EF" w:rsidRDefault="001D3E5A" w:rsidP="004C0231">
      <w:pPr>
        <w:jc w:val="center"/>
        <w:rPr>
          <w:lang w:val="en-US"/>
        </w:rPr>
      </w:pPr>
    </w:p>
    <w:p w14:paraId="20980E4D" w14:textId="04695CBE" w:rsidR="001D3E5A" w:rsidRPr="002A17EF" w:rsidRDefault="001D3E5A" w:rsidP="004C0231">
      <w:pPr>
        <w:jc w:val="center"/>
        <w:rPr>
          <w:lang w:val="en-US"/>
        </w:rPr>
      </w:pPr>
    </w:p>
    <w:p w14:paraId="5917A469" w14:textId="7B0B439B" w:rsidR="001D3E5A" w:rsidRPr="002A17EF" w:rsidRDefault="001D3E5A" w:rsidP="004C0231">
      <w:pPr>
        <w:jc w:val="center"/>
        <w:rPr>
          <w:lang w:val="en-US"/>
        </w:rPr>
      </w:pPr>
    </w:p>
    <w:p w14:paraId="7A2D8DFC" w14:textId="40AD0657" w:rsidR="001D3E5A" w:rsidRPr="002A17EF" w:rsidRDefault="001D3E5A" w:rsidP="004C0231">
      <w:pPr>
        <w:jc w:val="center"/>
        <w:rPr>
          <w:lang w:val="en-US"/>
        </w:rPr>
      </w:pPr>
    </w:p>
    <w:p w14:paraId="48D912F1" w14:textId="4AB89180" w:rsidR="001D3E5A" w:rsidRPr="002A17EF" w:rsidRDefault="001D3E5A" w:rsidP="004C0231">
      <w:pPr>
        <w:jc w:val="center"/>
        <w:rPr>
          <w:lang w:val="en-US"/>
        </w:rPr>
      </w:pPr>
    </w:p>
    <w:p w14:paraId="25B2AF32" w14:textId="52F7E6E2" w:rsidR="001D3E5A" w:rsidRPr="002A17EF" w:rsidRDefault="001D3E5A" w:rsidP="004C0231">
      <w:pPr>
        <w:jc w:val="center"/>
        <w:rPr>
          <w:lang w:val="en-US"/>
        </w:rPr>
      </w:pPr>
    </w:p>
    <w:p w14:paraId="0B613E27" w14:textId="77777777" w:rsidR="001D3E5A" w:rsidRPr="002A17EF" w:rsidRDefault="001D3E5A" w:rsidP="004C0231">
      <w:pPr>
        <w:jc w:val="center"/>
        <w:rPr>
          <w:lang w:val="en-US"/>
        </w:rPr>
      </w:pPr>
    </w:p>
    <w:p w14:paraId="15D26BF1" w14:textId="417D6FC5" w:rsidR="00266973" w:rsidRPr="00266973" w:rsidRDefault="00266973" w:rsidP="004C0231">
      <w:pPr>
        <w:jc w:val="center"/>
      </w:pPr>
      <w:r w:rsidRPr="00266973">
        <w:t>________________________________________________</w:t>
      </w:r>
    </w:p>
    <w:p w14:paraId="087FB577" w14:textId="096D24CC" w:rsidR="00266973" w:rsidRDefault="00266973" w:rsidP="004C0231">
      <w:pPr>
        <w:jc w:val="center"/>
        <w:rPr>
          <w:sz w:val="24"/>
          <w:lang w:val="pt-PT"/>
        </w:rPr>
      </w:pPr>
      <w:r w:rsidRPr="00266973">
        <w:rPr>
          <w:b/>
          <w:bCs/>
        </w:rPr>
        <w:t xml:space="preserve">Autor | </w:t>
      </w:r>
      <w:r w:rsidRPr="001D3E5A">
        <w:t xml:space="preserve">André Moreira </w:t>
      </w:r>
      <w:r w:rsidR="001D3E5A" w:rsidRPr="001D3E5A">
        <w:t>Tavares</w:t>
      </w:r>
    </w:p>
    <w:p w14:paraId="7E582AC8" w14:textId="20D79B74" w:rsidR="00266973" w:rsidRDefault="00266973" w:rsidP="004C0231">
      <w:pPr>
        <w:jc w:val="center"/>
        <w:rPr>
          <w:lang w:val="pt-PT"/>
        </w:rPr>
      </w:pPr>
    </w:p>
    <w:p w14:paraId="0A736E5C" w14:textId="095D8243" w:rsidR="00266973" w:rsidRDefault="00266973" w:rsidP="004C0231">
      <w:pPr>
        <w:jc w:val="center"/>
        <w:rPr>
          <w:lang w:val="pt-PT"/>
        </w:rPr>
      </w:pPr>
    </w:p>
    <w:p w14:paraId="635AF8B7" w14:textId="77777777" w:rsidR="00266973" w:rsidRDefault="00266973" w:rsidP="004C0231">
      <w:pPr>
        <w:pBdr>
          <w:bottom w:val="single" w:sz="12" w:space="1" w:color="auto"/>
        </w:pBdr>
        <w:jc w:val="center"/>
        <w:rPr>
          <w:lang w:val="pt-PT"/>
        </w:rPr>
      </w:pPr>
    </w:p>
    <w:p w14:paraId="690251EC" w14:textId="151CDCB9" w:rsidR="00FB7A81" w:rsidRPr="009561AF" w:rsidRDefault="00FB7A81" w:rsidP="004C0231">
      <w:pPr>
        <w:jc w:val="center"/>
      </w:pPr>
      <w:r>
        <w:rPr>
          <w:b/>
          <w:bCs/>
        </w:rPr>
        <w:t xml:space="preserve">Orientação </w:t>
      </w:r>
      <w:r w:rsidRPr="00266973">
        <w:rPr>
          <w:b/>
          <w:bCs/>
        </w:rPr>
        <w:t>|</w:t>
      </w:r>
      <w:r w:rsidR="00266973" w:rsidRPr="00266973">
        <w:rPr>
          <w:b/>
          <w:bCs/>
        </w:rPr>
        <w:t xml:space="preserve"> </w:t>
      </w:r>
      <w:r w:rsidRPr="00F07B6E">
        <w:rPr>
          <w:rFonts w:ascii="Helvetica" w:hAnsi="Helvetica"/>
          <w:color w:val="auto"/>
        </w:rPr>
        <w:t>Francisco Carlos Obata Cordon</w:t>
      </w:r>
    </w:p>
    <w:p w14:paraId="7F37F5A4" w14:textId="190DB85B" w:rsidR="00266973" w:rsidRDefault="00266973" w:rsidP="004C0231">
      <w:pPr>
        <w:jc w:val="center"/>
        <w:rPr>
          <w:sz w:val="24"/>
          <w:lang w:val="pt-PT"/>
        </w:rPr>
      </w:pPr>
    </w:p>
    <w:p w14:paraId="7CAC4675" w14:textId="7817E58B" w:rsidR="00266973" w:rsidRDefault="00266973" w:rsidP="004C0231">
      <w:pPr>
        <w:jc w:val="center"/>
        <w:rPr>
          <w:lang w:val="pt-PT"/>
        </w:rPr>
      </w:pPr>
    </w:p>
    <w:p w14:paraId="47CE0D31" w14:textId="46DCE8D7" w:rsidR="00266973" w:rsidRDefault="00266973" w:rsidP="004C0231">
      <w:pPr>
        <w:jc w:val="center"/>
        <w:rPr>
          <w:lang w:val="pt-PT"/>
        </w:rPr>
      </w:pPr>
    </w:p>
    <w:p w14:paraId="23DD6A5B" w14:textId="79AD61AD" w:rsidR="00266973" w:rsidRDefault="00266973" w:rsidP="004C0231">
      <w:pPr>
        <w:jc w:val="center"/>
        <w:rPr>
          <w:lang w:val="pt-PT"/>
        </w:rPr>
      </w:pPr>
    </w:p>
    <w:p w14:paraId="0B892256" w14:textId="26F6F3B8" w:rsidR="001D3E5A" w:rsidRDefault="001D3E5A" w:rsidP="004C0231">
      <w:pPr>
        <w:jc w:val="center"/>
        <w:rPr>
          <w:lang w:val="pt-PT"/>
        </w:rPr>
      </w:pPr>
    </w:p>
    <w:p w14:paraId="6AF08F57" w14:textId="29B7F0F9" w:rsidR="001D3E5A" w:rsidRDefault="001D3E5A" w:rsidP="004C0231">
      <w:pPr>
        <w:jc w:val="center"/>
        <w:rPr>
          <w:lang w:val="pt-PT"/>
        </w:rPr>
      </w:pPr>
    </w:p>
    <w:p w14:paraId="10A43762" w14:textId="06ED638D" w:rsidR="001D3E5A" w:rsidRDefault="001D3E5A" w:rsidP="004C0231">
      <w:pPr>
        <w:jc w:val="center"/>
        <w:rPr>
          <w:lang w:val="pt-PT"/>
        </w:rPr>
      </w:pPr>
    </w:p>
    <w:p w14:paraId="5C10CD7F" w14:textId="0BA86099" w:rsidR="001D3E5A" w:rsidRDefault="001D3E5A" w:rsidP="004C0231">
      <w:pPr>
        <w:jc w:val="center"/>
        <w:rPr>
          <w:lang w:val="pt-PT"/>
        </w:rPr>
      </w:pPr>
    </w:p>
    <w:p w14:paraId="558E90CB" w14:textId="595592F6" w:rsidR="001D3E5A" w:rsidRDefault="001D3E5A" w:rsidP="006B1F84">
      <w:pPr>
        <w:jc w:val="center"/>
        <w:rPr>
          <w:lang w:val="pt-PT"/>
        </w:rPr>
      </w:pPr>
    </w:p>
    <w:p w14:paraId="42F3D1B1" w14:textId="1EC0437A" w:rsidR="001D3E5A" w:rsidRDefault="001D3E5A" w:rsidP="006B1F84">
      <w:pPr>
        <w:jc w:val="center"/>
        <w:rPr>
          <w:lang w:val="pt-PT"/>
        </w:rPr>
      </w:pPr>
    </w:p>
    <w:p w14:paraId="50E9606F" w14:textId="2425563F" w:rsidR="001D3E5A" w:rsidRDefault="001D3E5A" w:rsidP="006B1F84">
      <w:pPr>
        <w:jc w:val="center"/>
        <w:rPr>
          <w:lang w:val="pt-PT"/>
        </w:rPr>
      </w:pPr>
    </w:p>
    <w:p w14:paraId="476A7325" w14:textId="59D03E7D" w:rsidR="001D3E5A" w:rsidRDefault="001D3E5A" w:rsidP="006B1F84">
      <w:pPr>
        <w:jc w:val="center"/>
        <w:rPr>
          <w:lang w:val="pt-PT"/>
        </w:rPr>
      </w:pPr>
    </w:p>
    <w:p w14:paraId="24FA1867" w14:textId="2986FCD7" w:rsidR="001D3E5A" w:rsidRDefault="001D3E5A" w:rsidP="006B1F84">
      <w:pPr>
        <w:jc w:val="center"/>
        <w:rPr>
          <w:lang w:val="pt-PT"/>
        </w:rPr>
      </w:pPr>
    </w:p>
    <w:p w14:paraId="3A9E7A47" w14:textId="6CC5DC25" w:rsidR="001D3E5A" w:rsidRDefault="001D3E5A" w:rsidP="006B1F84">
      <w:pPr>
        <w:jc w:val="center"/>
        <w:rPr>
          <w:lang w:val="pt-PT"/>
        </w:rPr>
      </w:pPr>
    </w:p>
    <w:p w14:paraId="7AE5B9EE" w14:textId="3D36DCC5" w:rsidR="001D3E5A" w:rsidRDefault="001D3E5A" w:rsidP="006B1F84">
      <w:pPr>
        <w:jc w:val="center"/>
        <w:rPr>
          <w:lang w:val="pt-PT"/>
        </w:rPr>
      </w:pPr>
      <w:r w:rsidRPr="00266973">
        <w:rPr>
          <w:lang w:val="pt-PT"/>
        </w:rPr>
        <w:lastRenderedPageBreak/>
        <w:t xml:space="preserve">Porto, </w:t>
      </w:r>
      <w:r w:rsidR="009561AF">
        <w:rPr>
          <w:lang w:val="pt-PT"/>
        </w:rPr>
        <w:t>nov</w:t>
      </w:r>
      <w:r>
        <w:rPr>
          <w:lang w:val="pt-PT"/>
        </w:rPr>
        <w:t>embro</w:t>
      </w:r>
      <w:r w:rsidRPr="00266973">
        <w:rPr>
          <w:lang w:val="pt-PT"/>
        </w:rPr>
        <w:t xml:space="preserve"> de 202</w:t>
      </w:r>
      <w:r>
        <w:rPr>
          <w:lang w:val="pt-PT"/>
        </w:rPr>
        <w:t>3</w:t>
      </w:r>
    </w:p>
    <w:p w14:paraId="5473D601" w14:textId="152B71C6" w:rsidR="001D3E5A" w:rsidRDefault="001D3E5A" w:rsidP="00C81291">
      <w:r>
        <w:rPr>
          <w:rFonts w:ascii="Times New Roman" w:hAnsi="Times New Roman" w:cs="Times New Roman"/>
          <w:sz w:val="24"/>
          <w:lang w:val="pt-PT"/>
        </w:rPr>
        <w:br w:type="page"/>
      </w:r>
      <w:r w:rsidR="00760A57" w:rsidRPr="00760A57">
        <w:lastRenderedPageBreak/>
        <w:t>Agradecimentos</w:t>
      </w:r>
    </w:p>
    <w:p w14:paraId="3EB86A15" w14:textId="43CA8776" w:rsidR="00760A57" w:rsidRDefault="00760A57" w:rsidP="00C81291"/>
    <w:p w14:paraId="42C6ABAB" w14:textId="66160312"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o</w:t>
      </w:r>
      <w:r>
        <w:rPr>
          <w:rFonts w:ascii="Helvetica" w:hAnsi="Helvetica"/>
          <w:color w:val="000000"/>
          <w:shd w:val="clear" w:color="auto" w:fill="FFFFFF"/>
        </w:rPr>
        <w:t xml:space="preserve"> Criador</w:t>
      </w:r>
      <w:r w:rsidRPr="000040E5">
        <w:rPr>
          <w:rFonts w:ascii="Helvetica" w:hAnsi="Helvetica"/>
          <w:color w:val="000000"/>
          <w:shd w:val="clear" w:color="auto" w:fill="FFFFFF"/>
        </w:rPr>
        <w:t xml:space="preserve">, que permitiu que todas as conquistas em minha vida se concretizassem.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que me deu o conhecimento necessário para concluir este trabalho. Agradeço ao meu professor por todo o auxílio e orientação. Agradeço aos 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4BBB9FEB" w14:textId="77F2E358" w:rsidR="00760A57" w:rsidRDefault="00760A57" w:rsidP="00C81291"/>
    <w:p w14:paraId="3C08932A" w14:textId="30029730" w:rsidR="00760A57" w:rsidRDefault="00760A57" w:rsidP="00C81291"/>
    <w:p w14:paraId="6E6ED99C" w14:textId="2D9F3953" w:rsidR="00760A57" w:rsidRDefault="00760A57" w:rsidP="00C81291"/>
    <w:p w14:paraId="5066DE2C" w14:textId="15662098" w:rsidR="00760A57" w:rsidRDefault="00760A57" w:rsidP="00C81291">
      <w:r>
        <w:br w:type="page"/>
      </w:r>
    </w:p>
    <w:p w14:paraId="09FD1C32" w14:textId="05625967" w:rsidR="00760A57" w:rsidRPr="009217B4" w:rsidRDefault="00760A57" w:rsidP="009217B4">
      <w:pPr>
        <w:jc w:val="center"/>
        <w:rPr>
          <w:b/>
          <w:bCs/>
          <w:lang w:val="pt-PT"/>
        </w:rPr>
      </w:pPr>
      <w:r w:rsidRPr="009217B4">
        <w:rPr>
          <w:b/>
          <w:bCs/>
          <w:lang w:val="pt-PT"/>
        </w:rPr>
        <w:lastRenderedPageBreak/>
        <w:t>RESUMO</w:t>
      </w:r>
    </w:p>
    <w:p w14:paraId="290C762C" w14:textId="5E1E40D6" w:rsidR="00760A57" w:rsidRDefault="00760A57" w:rsidP="00C81291">
      <w:pPr>
        <w:rPr>
          <w:lang w:val="pt-PT"/>
        </w:rPr>
      </w:pPr>
    </w:p>
    <w:p w14:paraId="209488F5" w14:textId="7A32C4E2" w:rsidR="00760A57" w:rsidRDefault="00760A57" w:rsidP="006E7C16">
      <w:pPr>
        <w:pStyle w:val="paragraph"/>
        <w:spacing w:line="360" w:lineRule="auto"/>
        <w:ind w:left="0" w:firstLine="0"/>
        <w:rPr>
          <w:rStyle w:val="eop"/>
          <w:rFonts w:ascii="Helvetica" w:hAnsi="Helvetica" w:cs="Segoe UI"/>
        </w:rPr>
      </w:pPr>
      <w:r>
        <w:rPr>
          <w:rStyle w:val="normaltextrun"/>
          <w:rFonts w:ascii="Helvetica" w:hAnsi="Helvetica" w:cs="Segoe UI"/>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w:t>
      </w:r>
      <w:r>
        <w:rPr>
          <w:rStyle w:val="eop"/>
          <w:rFonts w:ascii="Helvetica" w:hAnsi="Helvetica" w:cs="Segoe UI"/>
        </w:rPr>
        <w:t> </w:t>
      </w:r>
      <w:r>
        <w:rPr>
          <w:rStyle w:val="normaltextrun"/>
          <w:rFonts w:ascii="Helvetica" w:hAnsi="Helvetica" w:cs="Segoe UI"/>
        </w:rPr>
        <w:t>Este estudo descreve um caso de neuralgia trigeminal clássica, mostrando desde o diagnóstico, tratamentos farmacológicos e intervencionistas realizados e propostos ao paciente, assim como a</w:t>
      </w:r>
      <w:r w:rsidR="004A5DA9">
        <w:rPr>
          <w:rStyle w:val="normaltextrun"/>
          <w:rFonts w:ascii="Helvetica" w:hAnsi="Helvetica" w:cs="Segoe UI"/>
        </w:rPr>
        <w:t>s</w:t>
      </w:r>
      <w:r>
        <w:rPr>
          <w:rStyle w:val="normaltextrun"/>
          <w:rFonts w:ascii="Helvetica" w:hAnsi="Helvetica" w:cs="Segoe UI"/>
        </w:rPr>
        <w:t xml:space="preserve"> remissões do quadro e suas recidivas. Foi relatado o caso de uma mulher de 7</w:t>
      </w:r>
      <w:r w:rsidR="00453EE3">
        <w:rPr>
          <w:rStyle w:val="normaltextrun"/>
          <w:rFonts w:ascii="Helvetica" w:hAnsi="Helvetica" w:cs="Segoe UI"/>
        </w:rPr>
        <w:t>1</w:t>
      </w:r>
      <w:r>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Pr>
          <w:rStyle w:val="normaltextrun"/>
          <w:rFonts w:ascii="Helvetica" w:hAnsi="Helvetica" w:cs="Segoe UI"/>
        </w:rPr>
        <w:t xml:space="preserve">. Foi iniciado o tratamento </w:t>
      </w:r>
      <w:r w:rsidR="00F54469">
        <w:rPr>
          <w:rStyle w:val="normaltextrun"/>
          <w:rFonts w:ascii="Helvetica" w:hAnsi="Helvetica" w:cs="Segoe UI"/>
        </w:rPr>
        <w:t>medicamentoso,</w:t>
      </w:r>
      <w:r>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Pr>
          <w:rStyle w:val="normaltextrun"/>
          <w:rFonts w:ascii="Helvetica" w:hAnsi="Helvetica" w:cs="Segoe UI"/>
        </w:rPr>
        <w:t>melhora total do</w:t>
      </w:r>
      <w:r w:rsidR="007D260A">
        <w:rPr>
          <w:rStyle w:val="normaltextrun"/>
          <w:rFonts w:ascii="Helvetica" w:hAnsi="Helvetica" w:cs="Segoe UI"/>
        </w:rPr>
        <w:t>s sintomas</w:t>
      </w:r>
      <w:r>
        <w:rPr>
          <w:rStyle w:val="normaltextrun"/>
          <w:rFonts w:ascii="Helvetica" w:hAnsi="Helvetica" w:cs="Segoe UI"/>
        </w:rPr>
        <w:t>. </w:t>
      </w:r>
      <w:r w:rsidR="009B4B5A">
        <w:rPr>
          <w:rStyle w:val="eop"/>
          <w:rFonts w:ascii="Helvetica" w:hAnsi="Helvetica" w:cs="Segoe UI"/>
        </w:rPr>
        <w:t>E</w:t>
      </w:r>
      <w:r>
        <w:rPr>
          <w:rStyle w:val="normaltextrun"/>
          <w:rFonts w:ascii="Helvetica" w:hAnsi="Helvetica" w:cs="Segoe UI"/>
        </w:rPr>
        <w:t xml:space="preserve">ste caso </w:t>
      </w:r>
      <w:r w:rsidR="00D61FD1">
        <w:rPr>
          <w:rStyle w:val="normaltextrun"/>
          <w:rFonts w:ascii="Helvetica" w:hAnsi="Helvetica" w:cs="Segoe UI"/>
        </w:rPr>
        <w:t>ilustra o</w:t>
      </w:r>
      <w:r>
        <w:rPr>
          <w:rStyle w:val="normaltextrun"/>
          <w:rFonts w:ascii="Helvetica" w:hAnsi="Helvetica" w:cs="Segoe UI"/>
        </w:rPr>
        <w:t xml:space="preserve">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crises. Partindo disto foi realizada uma revisão bibliográfica visando sistematizar o diagnóstico, tratamento farmacológico nas fases agudas e de manutenção</w:t>
      </w:r>
      <w:r w:rsidR="00E02AAF">
        <w:rPr>
          <w:rStyle w:val="normaltextrun"/>
          <w:rFonts w:ascii="Helvetica" w:hAnsi="Helvetica" w:cs="Segoe UI"/>
        </w:rPr>
        <w:t xml:space="preserve">, além </w:t>
      </w:r>
      <w:r w:rsidR="008F3C03">
        <w:rPr>
          <w:rStyle w:val="normaltextrun"/>
          <w:rFonts w:ascii="Helvetica" w:hAnsi="Helvetica" w:cs="Segoe UI"/>
        </w:rPr>
        <w:t>de tratamentos</w:t>
      </w:r>
      <w:r>
        <w:rPr>
          <w:rStyle w:val="normaltextrun"/>
          <w:rFonts w:ascii="Helvetica" w:hAnsi="Helvetica" w:cs="Segoe UI"/>
        </w:rPr>
        <w:t xml:space="preserve"> intervencionistas e cirúrgicos disponíveis, com objetivo de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de </w:t>
      </w:r>
      <w:r w:rsidR="000538F5">
        <w:rPr>
          <w:rStyle w:val="normaltextrun"/>
          <w:rFonts w:ascii="Helvetica" w:hAnsi="Helvetica" w:cs="Segoe UI"/>
        </w:rPr>
        <w:t xml:space="preserve"> pacientes com neuralgia do trigêmeo</w:t>
      </w:r>
      <w:r>
        <w:rPr>
          <w:rStyle w:val="normaltextrun"/>
          <w:rFonts w:ascii="Helvetica" w:hAnsi="Helvetica" w:cs="Segoe UI"/>
        </w:rPr>
        <w:t>.</w:t>
      </w:r>
      <w:r>
        <w:rPr>
          <w:rStyle w:val="eop"/>
          <w:rFonts w:ascii="Helvetica" w:hAnsi="Helvetica" w:cs="Segoe UI"/>
        </w:rPr>
        <w:t> </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7C3CE4E3" w14:textId="4725CA48" w:rsidR="00760A57" w:rsidRDefault="00760A57" w:rsidP="00C81291">
      <w:pPr>
        <w:rPr>
          <w:rStyle w:val="eop"/>
          <w:rFonts w:ascii="Helvetica" w:eastAsia="Times New Roman" w:hAnsi="Helvetica" w:cs="Segoe UI"/>
          <w:color w:val="auto"/>
          <w:kern w:val="0"/>
          <w:sz w:val="24"/>
          <w14:ligatures w14:val="none"/>
        </w:rPr>
      </w:pPr>
      <w:r>
        <w:rPr>
          <w:rStyle w:val="eop"/>
          <w:rFonts w:ascii="Helvetica" w:hAnsi="Helvetica" w:cs="Segoe UI"/>
        </w:rPr>
        <w:br w:type="page"/>
      </w:r>
    </w:p>
    <w:p w14:paraId="0FCE02B4" w14:textId="54384006" w:rsidR="00760A57" w:rsidRPr="00A44EA2" w:rsidRDefault="00760A57" w:rsidP="00544F72">
      <w:pPr>
        <w:pStyle w:val="paragraph"/>
        <w:jc w:val="center"/>
        <w:rPr>
          <w:rStyle w:val="eop"/>
          <w:rFonts w:ascii="Helvetica" w:hAnsi="Helvetica" w:cs="Segoe UI"/>
          <w:b/>
          <w:bCs/>
          <w:sz w:val="22"/>
          <w:lang w:val="en-US"/>
        </w:rPr>
      </w:pPr>
      <w:r w:rsidRPr="00A44EA2">
        <w:rPr>
          <w:rStyle w:val="eop"/>
          <w:rFonts w:ascii="Helvetica" w:hAnsi="Helvetica" w:cs="Segoe UI"/>
          <w:b/>
          <w:bCs/>
          <w:sz w:val="22"/>
          <w:lang w:val="en-US"/>
        </w:rPr>
        <w:lastRenderedPageBreak/>
        <w:t>ABSTRACT</w:t>
      </w:r>
    </w:p>
    <w:p w14:paraId="64B271C2" w14:textId="766C7933" w:rsidR="007F0827" w:rsidRPr="007F0827" w:rsidRDefault="004E3A87" w:rsidP="00544F72">
      <w:pPr>
        <w:pStyle w:val="Pr-formataoHTML"/>
        <w:spacing w:line="360" w:lineRule="auto"/>
        <w:jc w:val="both"/>
        <w:rPr>
          <w:rFonts w:ascii="inherit" w:hAnsi="inherit"/>
          <w:color w:val="202124"/>
          <w:sz w:val="42"/>
          <w:szCs w:val="42"/>
          <w:lang w:val="en-US"/>
        </w:rPr>
      </w:pPr>
      <w:r w:rsidRPr="004E3A87">
        <w:rPr>
          <w:rFonts w:ascii="Helvetica" w:hAnsi="Helvetica"/>
          <w:color w:val="202124"/>
          <w:sz w:val="22"/>
          <w:szCs w:val="22"/>
          <w:lang w:val="en"/>
        </w:rPr>
        <w:t xml:space="preserve">Trigeminal Neuralgia (TN) is characterized by pain similar to electric shocks, brief, unilateral and recurrent, with an abrupt beginning and end, limited to the distribution of one or more divisions of the trigeminal nerve and triggered by innocuous stimuli such as chewing, scratching and wash your face, brush your teeth and talk. This study describes a case of classic trigeminal neuralgia, showing everything from the diagnosis, pharmacological and interventional treatments carried out and proposed to the patient, as well as the remissions of the condition and its relapses. The case of a 71-year-old woman was reported, who initially complained of pain in the topography of the maxillary branch (V2) of the left Trigeminal Nerve. Drug treatment was started, with partial improvement in pain and worsening of the condition after 2 years. Then, percutaneous radiofrequency (RF) thermocoagulation was performed. After 12 months of RF, symptoms reappeared in the topography of the mandibular </w:t>
      </w:r>
      <w:r w:rsidR="00FF03D0" w:rsidRPr="004E3A87">
        <w:rPr>
          <w:rFonts w:ascii="Helvetica" w:hAnsi="Helvetica"/>
          <w:color w:val="202124"/>
          <w:sz w:val="22"/>
          <w:szCs w:val="22"/>
          <w:lang w:val="en"/>
        </w:rPr>
        <w:t>branch</w:t>
      </w:r>
      <w:r w:rsidRPr="004E3A87">
        <w:rPr>
          <w:rFonts w:ascii="Helvetica" w:hAnsi="Helvetica"/>
          <w:color w:val="202124"/>
          <w:sz w:val="22"/>
          <w:szCs w:val="22"/>
          <w:lang w:val="en"/>
        </w:rPr>
        <w:t xml:space="preserve"> (V3). A new drug treatment was carried out, with complete improvement of the symptoms. This case illustrates the great clinical challenge imposed on the Pain Specialist in managing these patients, who present a significant drop in quality of life and in the performance of simple activities such as eating or speaking during more serious crises, in addition to the great fear of the pain returning</w:t>
      </w:r>
      <w:r w:rsidR="00EF440F">
        <w:rPr>
          <w:rFonts w:ascii="Helvetica" w:hAnsi="Helvetica"/>
          <w:color w:val="202124"/>
          <w:sz w:val="22"/>
          <w:szCs w:val="22"/>
          <w:lang w:val="en"/>
        </w:rPr>
        <w:t>,</w:t>
      </w:r>
      <w:r w:rsidRPr="004E3A87">
        <w:rPr>
          <w:rFonts w:ascii="Helvetica" w:hAnsi="Helvetica"/>
          <w:color w:val="202124"/>
          <w:sz w:val="22"/>
          <w:szCs w:val="22"/>
          <w:lang w:val="en"/>
        </w:rPr>
        <w:t xml:space="preserve"> in periods between crises. </w:t>
      </w:r>
      <w:r w:rsidR="007F0827" w:rsidRPr="007F0827">
        <w:rPr>
          <w:rStyle w:val="y2iqfc"/>
          <w:rFonts w:ascii="Helvetica" w:hAnsi="Helvetica"/>
          <w:color w:val="202124"/>
          <w:sz w:val="22"/>
          <w:szCs w:val="22"/>
          <w:lang w:val="en"/>
        </w:rPr>
        <w:t>Based on this, a bibliographical review was carried out to systematize the diagnosis, pharmacological treatment in the acute and maintenance phases, in addition to available interventional and surgical treatments, with the aim of achieving better results in the treatment of patients with trigeminal neuralgia.</w:t>
      </w:r>
    </w:p>
    <w:p w14:paraId="5095E312" w14:textId="2CC314D1" w:rsidR="004E3A87" w:rsidRPr="004E3A87" w:rsidRDefault="004E3A87" w:rsidP="007F0827">
      <w:pPr>
        <w:pStyle w:val="Pr-formataoHTML"/>
        <w:spacing w:line="360" w:lineRule="auto"/>
        <w:jc w:val="both"/>
        <w:rPr>
          <w:rFonts w:ascii="Helvetica" w:hAnsi="Helvetica"/>
          <w:color w:val="202124"/>
          <w:sz w:val="22"/>
          <w:szCs w:val="22"/>
          <w:lang w:val="en-US"/>
        </w:rPr>
      </w:pPr>
    </w:p>
    <w:p w14:paraId="743947DC" w14:textId="2135004F" w:rsidR="004E3A87" w:rsidRPr="004E3A87"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E3A87" w:rsidRDefault="00760A57" w:rsidP="007F0827">
      <w:pPr>
        <w:rPr>
          <w:rFonts w:ascii="Helvetica" w:hAnsi="Helvetica"/>
          <w:lang w:val="en-US"/>
        </w:rPr>
      </w:pPr>
    </w:p>
    <w:p w14:paraId="06908A23" w14:textId="721004D4" w:rsidR="00760A57" w:rsidRPr="004E3A87" w:rsidRDefault="00760A57" w:rsidP="007F0827">
      <w:pPr>
        <w:rPr>
          <w:rFonts w:ascii="Helvetica" w:hAnsi="Helvetica"/>
          <w:lang w:val="en-US"/>
        </w:rPr>
      </w:pPr>
    </w:p>
    <w:p w14:paraId="6B9627FB" w14:textId="7A88C8D5" w:rsidR="00760A57" w:rsidRPr="004E3A87" w:rsidRDefault="00760A57" w:rsidP="007F0827">
      <w:pPr>
        <w:rPr>
          <w:rFonts w:ascii="Helvetica" w:hAnsi="Helvetica"/>
          <w:lang w:val="en-US"/>
        </w:rPr>
      </w:pPr>
    </w:p>
    <w:p w14:paraId="6C8D8EEF" w14:textId="0DB154E6" w:rsidR="00760A57" w:rsidRPr="004E3A87" w:rsidRDefault="00760A57" w:rsidP="007F0827">
      <w:pPr>
        <w:rPr>
          <w:rFonts w:ascii="Helvetica" w:hAnsi="Helvetica"/>
          <w:lang w:val="en-US"/>
        </w:rPr>
      </w:pPr>
    </w:p>
    <w:p w14:paraId="6712A896" w14:textId="51DA62B3" w:rsidR="00760A57" w:rsidRPr="004E3A87" w:rsidRDefault="00760A57" w:rsidP="007F0827">
      <w:pPr>
        <w:rPr>
          <w:rFonts w:ascii="Helvetica" w:hAnsi="Helvetica"/>
          <w:lang w:val="en-US"/>
        </w:rPr>
      </w:pPr>
    </w:p>
    <w:p w14:paraId="42094F8F" w14:textId="7A3DF551" w:rsidR="00760A57" w:rsidRPr="004E3A87" w:rsidRDefault="00760A57" w:rsidP="004E3A87">
      <w:pPr>
        <w:rPr>
          <w:rFonts w:ascii="Helvetica" w:hAnsi="Helvetica"/>
          <w:lang w:val="en-US"/>
        </w:rPr>
      </w:pPr>
    </w:p>
    <w:p w14:paraId="35F9127F" w14:textId="77777777" w:rsidR="00760A57" w:rsidRPr="004E3A87" w:rsidRDefault="00760A57" w:rsidP="004E3A87">
      <w:pPr>
        <w:rPr>
          <w:rFonts w:ascii="Helvetica" w:hAnsi="Helvetica"/>
          <w:lang w:val="en-US"/>
        </w:rPr>
      </w:pPr>
    </w:p>
    <w:p w14:paraId="57E97DDB" w14:textId="77777777" w:rsidR="00760A57" w:rsidRPr="004E3A87" w:rsidRDefault="00760A57" w:rsidP="004E3A87">
      <w:pPr>
        <w:rPr>
          <w:rFonts w:ascii="Helvetica" w:hAnsi="Helvetica"/>
          <w:lang w:val="en-US"/>
        </w:rPr>
      </w:pPr>
      <w:r w:rsidRPr="004E3A87">
        <w:rPr>
          <w:rFonts w:ascii="Helvetica" w:hAnsi="Helvetica"/>
          <w:lang w:val="en-US"/>
        </w:rPr>
        <w:br w:type="page"/>
      </w:r>
    </w:p>
    <w:p w14:paraId="5EF58959" w14:textId="15938888" w:rsidR="000C7353" w:rsidRDefault="00026A98" w:rsidP="00C81291">
      <w: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5FC47A7D" w14:textId="268C65B7" w:rsidR="00760A57" w:rsidRPr="009217B4" w:rsidRDefault="00760A57" w:rsidP="009217B4">
            <w:pPr>
              <w:pStyle w:val="SemEspaamento"/>
            </w:pPr>
            <w:r w:rsidRPr="009217B4">
              <w:t>NT</w:t>
            </w:r>
          </w:p>
        </w:tc>
        <w:tc>
          <w:tcPr>
            <w:tcW w:w="7142" w:type="dxa"/>
          </w:tcPr>
          <w:p w14:paraId="0F9C0693" w14:textId="63F30A92" w:rsidR="00760A57" w:rsidRDefault="002B22CA" w:rsidP="00C81291">
            <w:pPr>
              <w:rPr>
                <w:b/>
              </w:rPr>
            </w:pPr>
            <w:r>
              <w:t>Neuralgia do Trigêmeo</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714FCC61" w14:textId="3FA89384" w:rsidR="009217B4" w:rsidRPr="00ED3A8A" w:rsidRDefault="009217B4">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r w:rsidRPr="00ED3A8A">
        <w:rPr>
          <w:rFonts w:ascii="Arial" w:hAnsi="Arial" w:cs="Arial"/>
          <w:sz w:val="24"/>
          <w:szCs w:val="24"/>
        </w:rPr>
        <w:fldChar w:fldCharType="begin"/>
      </w:r>
      <w:r w:rsidRPr="00ED3A8A">
        <w:rPr>
          <w:rFonts w:ascii="Arial" w:hAnsi="Arial" w:cs="Arial"/>
          <w:sz w:val="24"/>
          <w:szCs w:val="24"/>
        </w:rPr>
        <w:instrText xml:space="preserve"> TOC \o "1-3" \h \z \u </w:instrText>
      </w:r>
      <w:r w:rsidRPr="00ED3A8A">
        <w:rPr>
          <w:rFonts w:ascii="Arial" w:hAnsi="Arial" w:cs="Arial"/>
          <w:sz w:val="24"/>
          <w:szCs w:val="24"/>
        </w:rPr>
        <w:fldChar w:fldCharType="separate"/>
      </w:r>
      <w:hyperlink w:anchor="_Toc149158434" w:history="1">
        <w:r w:rsidRPr="00ED3A8A">
          <w:rPr>
            <w:rStyle w:val="Hyperlink"/>
            <w:rFonts w:ascii="Arial" w:hAnsi="Arial" w:cs="Arial"/>
            <w:noProof/>
            <w:sz w:val="24"/>
            <w:szCs w:val="24"/>
          </w:rPr>
          <w:t>1.</w:t>
        </w:r>
        <w:r w:rsidRPr="00ED3A8A">
          <w:rPr>
            <w:rFonts w:ascii="Arial" w:eastAsiaTheme="minorEastAsia" w:hAnsi="Arial" w:cs="Arial"/>
            <w:b w:val="0"/>
            <w:bCs w:val="0"/>
            <w:caps w:val="0"/>
            <w:noProof/>
            <w:color w:val="auto"/>
            <w:kern w:val="0"/>
            <w:sz w:val="24"/>
            <w:szCs w:val="24"/>
            <w14:ligatures w14:val="none"/>
          </w:rPr>
          <w:tab/>
        </w:r>
        <w:r w:rsidRPr="00ED3A8A">
          <w:rPr>
            <w:rStyle w:val="Hyperlink"/>
            <w:rFonts w:ascii="Arial" w:hAnsi="Arial" w:cs="Arial"/>
            <w:noProof/>
            <w:sz w:val="24"/>
            <w:szCs w:val="24"/>
          </w:rPr>
          <w:t>INTRODUÇÃO</w:t>
        </w:r>
        <w:r w:rsidRPr="00ED3A8A">
          <w:rPr>
            <w:rFonts w:ascii="Arial" w:hAnsi="Arial" w:cs="Arial"/>
            <w:noProof/>
            <w:webHidden/>
            <w:sz w:val="24"/>
            <w:szCs w:val="24"/>
          </w:rPr>
          <w:tab/>
        </w:r>
        <w:r w:rsidRPr="00ED3A8A">
          <w:rPr>
            <w:rFonts w:ascii="Arial" w:hAnsi="Arial" w:cs="Arial"/>
            <w:noProof/>
            <w:webHidden/>
            <w:sz w:val="24"/>
            <w:szCs w:val="24"/>
          </w:rPr>
          <w:fldChar w:fldCharType="begin"/>
        </w:r>
        <w:r w:rsidRPr="00ED3A8A">
          <w:rPr>
            <w:rFonts w:ascii="Arial" w:hAnsi="Arial" w:cs="Arial"/>
            <w:noProof/>
            <w:webHidden/>
            <w:sz w:val="24"/>
            <w:szCs w:val="24"/>
          </w:rPr>
          <w:instrText xml:space="preserve"> PAGEREF _Toc149158434 \h </w:instrText>
        </w:r>
        <w:r w:rsidRPr="00ED3A8A">
          <w:rPr>
            <w:rFonts w:ascii="Arial" w:hAnsi="Arial" w:cs="Arial"/>
            <w:noProof/>
            <w:webHidden/>
            <w:sz w:val="24"/>
            <w:szCs w:val="24"/>
          </w:rPr>
        </w:r>
        <w:r w:rsidRPr="00ED3A8A">
          <w:rPr>
            <w:rFonts w:ascii="Arial" w:hAnsi="Arial" w:cs="Arial"/>
            <w:noProof/>
            <w:webHidden/>
            <w:sz w:val="24"/>
            <w:szCs w:val="24"/>
          </w:rPr>
          <w:fldChar w:fldCharType="separate"/>
        </w:r>
        <w:r w:rsidRPr="00ED3A8A">
          <w:rPr>
            <w:rFonts w:ascii="Arial" w:hAnsi="Arial" w:cs="Arial"/>
            <w:noProof/>
            <w:webHidden/>
            <w:sz w:val="24"/>
            <w:szCs w:val="24"/>
          </w:rPr>
          <w:t>18</w:t>
        </w:r>
        <w:r w:rsidRPr="00ED3A8A">
          <w:rPr>
            <w:rFonts w:ascii="Arial" w:hAnsi="Arial" w:cs="Arial"/>
            <w:noProof/>
            <w:webHidden/>
            <w:sz w:val="24"/>
            <w:szCs w:val="24"/>
          </w:rPr>
          <w:fldChar w:fldCharType="end"/>
        </w:r>
      </w:hyperlink>
    </w:p>
    <w:p w14:paraId="1D60915D" w14:textId="6848BAC3"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5" w:history="1">
        <w:r w:rsidR="009217B4" w:rsidRPr="00ED3A8A">
          <w:rPr>
            <w:rStyle w:val="Hyperlink"/>
            <w:rFonts w:ascii="Arial" w:hAnsi="Arial" w:cs="Arial"/>
            <w:b w:val="0"/>
            <w:bCs w:val="0"/>
            <w:noProof/>
            <w:sz w:val="24"/>
            <w:szCs w:val="24"/>
          </w:rPr>
          <w:t>2.</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rPr>
          <w:t>MÉTODO</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5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0</w:t>
        </w:r>
        <w:r w:rsidR="009217B4" w:rsidRPr="00ED3A8A">
          <w:rPr>
            <w:rFonts w:ascii="Arial" w:hAnsi="Arial" w:cs="Arial"/>
            <w:b w:val="0"/>
            <w:bCs w:val="0"/>
            <w:noProof/>
            <w:webHidden/>
            <w:sz w:val="24"/>
            <w:szCs w:val="24"/>
          </w:rPr>
          <w:fldChar w:fldCharType="end"/>
        </w:r>
      </w:hyperlink>
    </w:p>
    <w:p w14:paraId="1CB55476" w14:textId="2A211046"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6" w:history="1">
        <w:r w:rsidR="009217B4" w:rsidRPr="00ED3A8A">
          <w:rPr>
            <w:rStyle w:val="Hyperlink"/>
            <w:rFonts w:ascii="Arial" w:hAnsi="Arial" w:cs="Arial"/>
            <w:b w:val="0"/>
            <w:bCs w:val="0"/>
            <w:noProof/>
            <w:sz w:val="24"/>
            <w:szCs w:val="24"/>
          </w:rPr>
          <w:t>3.</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rPr>
          <w:t>RESULTADOS</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6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0</w:t>
        </w:r>
        <w:r w:rsidR="009217B4" w:rsidRPr="00ED3A8A">
          <w:rPr>
            <w:rFonts w:ascii="Arial" w:hAnsi="Arial" w:cs="Arial"/>
            <w:b w:val="0"/>
            <w:bCs w:val="0"/>
            <w:noProof/>
            <w:webHidden/>
            <w:sz w:val="24"/>
            <w:szCs w:val="24"/>
          </w:rPr>
          <w:fldChar w:fldCharType="end"/>
        </w:r>
      </w:hyperlink>
    </w:p>
    <w:p w14:paraId="7375E4C4" w14:textId="746DCB09"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7" w:history="1">
        <w:r w:rsidR="009217B4" w:rsidRPr="00ED3A8A">
          <w:rPr>
            <w:rStyle w:val="Hyperlink"/>
            <w:rFonts w:ascii="Arial" w:hAnsi="Arial" w:cs="Arial"/>
            <w:b w:val="0"/>
            <w:bCs w:val="0"/>
            <w:noProof/>
            <w:sz w:val="24"/>
            <w:szCs w:val="24"/>
          </w:rPr>
          <w:t>4.</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rPr>
          <w:t>CONCLUSÃO</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7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2</w:t>
        </w:r>
        <w:r w:rsidR="009217B4" w:rsidRPr="00ED3A8A">
          <w:rPr>
            <w:rFonts w:ascii="Arial" w:hAnsi="Arial" w:cs="Arial"/>
            <w:b w:val="0"/>
            <w:bCs w:val="0"/>
            <w:noProof/>
            <w:webHidden/>
            <w:sz w:val="24"/>
            <w:szCs w:val="24"/>
          </w:rPr>
          <w:fldChar w:fldCharType="end"/>
        </w:r>
      </w:hyperlink>
    </w:p>
    <w:p w14:paraId="0CD6325C" w14:textId="7D2BA9A4" w:rsidR="009217B4" w:rsidRPr="00ED3A8A" w:rsidRDefault="00000000">
      <w:pPr>
        <w:pStyle w:val="Sumrio1"/>
        <w:tabs>
          <w:tab w:val="left" w:pos="1100"/>
          <w:tab w:val="right" w:leader="dot" w:pos="8771"/>
        </w:tabs>
        <w:rPr>
          <w:rFonts w:ascii="Arial" w:eastAsiaTheme="minorEastAsia" w:hAnsi="Arial" w:cs="Arial"/>
          <w:b w:val="0"/>
          <w:bCs w:val="0"/>
          <w:caps w:val="0"/>
          <w:noProof/>
          <w:color w:val="auto"/>
          <w:kern w:val="0"/>
          <w:sz w:val="24"/>
          <w:szCs w:val="24"/>
          <w14:ligatures w14:val="none"/>
        </w:rPr>
      </w:pPr>
      <w:hyperlink w:anchor="_Toc149158438" w:history="1">
        <w:r w:rsidR="009217B4" w:rsidRPr="00ED3A8A">
          <w:rPr>
            <w:rStyle w:val="Hyperlink"/>
            <w:rFonts w:ascii="Arial" w:hAnsi="Arial" w:cs="Arial"/>
            <w:b w:val="0"/>
            <w:bCs w:val="0"/>
            <w:noProof/>
            <w:sz w:val="24"/>
            <w:szCs w:val="24"/>
            <w:highlight w:val="yellow"/>
          </w:rPr>
          <w:t>5.</w:t>
        </w:r>
        <w:r w:rsidR="009217B4" w:rsidRPr="00ED3A8A">
          <w:rPr>
            <w:rFonts w:ascii="Arial" w:eastAsiaTheme="minorEastAsia" w:hAnsi="Arial" w:cs="Arial"/>
            <w:b w:val="0"/>
            <w:bCs w:val="0"/>
            <w:caps w:val="0"/>
            <w:noProof/>
            <w:color w:val="auto"/>
            <w:kern w:val="0"/>
            <w:sz w:val="24"/>
            <w:szCs w:val="24"/>
            <w14:ligatures w14:val="none"/>
          </w:rPr>
          <w:tab/>
        </w:r>
        <w:r w:rsidR="009217B4" w:rsidRPr="00ED3A8A">
          <w:rPr>
            <w:rStyle w:val="Hyperlink"/>
            <w:rFonts w:ascii="Arial" w:hAnsi="Arial" w:cs="Arial"/>
            <w:b w:val="0"/>
            <w:bCs w:val="0"/>
            <w:noProof/>
            <w:sz w:val="24"/>
            <w:szCs w:val="24"/>
            <w:highlight w:val="yellow"/>
          </w:rPr>
          <w:t>REFERÊNCIAS BIBLIOGRÁFICAS</w:t>
        </w:r>
        <w:r w:rsidR="009217B4" w:rsidRPr="00ED3A8A">
          <w:rPr>
            <w:rFonts w:ascii="Arial" w:hAnsi="Arial" w:cs="Arial"/>
            <w:b w:val="0"/>
            <w:bCs w:val="0"/>
            <w:noProof/>
            <w:webHidden/>
            <w:sz w:val="24"/>
            <w:szCs w:val="24"/>
          </w:rPr>
          <w:tab/>
        </w:r>
        <w:r w:rsidR="009217B4" w:rsidRPr="00ED3A8A">
          <w:rPr>
            <w:rFonts w:ascii="Arial" w:hAnsi="Arial" w:cs="Arial"/>
            <w:b w:val="0"/>
            <w:bCs w:val="0"/>
            <w:noProof/>
            <w:webHidden/>
            <w:sz w:val="24"/>
            <w:szCs w:val="24"/>
          </w:rPr>
          <w:fldChar w:fldCharType="begin"/>
        </w:r>
        <w:r w:rsidR="009217B4" w:rsidRPr="00ED3A8A">
          <w:rPr>
            <w:rFonts w:ascii="Arial" w:hAnsi="Arial" w:cs="Arial"/>
            <w:b w:val="0"/>
            <w:bCs w:val="0"/>
            <w:noProof/>
            <w:webHidden/>
            <w:sz w:val="24"/>
            <w:szCs w:val="24"/>
          </w:rPr>
          <w:instrText xml:space="preserve"> PAGEREF _Toc149158438 \h </w:instrText>
        </w:r>
        <w:r w:rsidR="009217B4" w:rsidRPr="00ED3A8A">
          <w:rPr>
            <w:rFonts w:ascii="Arial" w:hAnsi="Arial" w:cs="Arial"/>
            <w:b w:val="0"/>
            <w:bCs w:val="0"/>
            <w:noProof/>
            <w:webHidden/>
            <w:sz w:val="24"/>
            <w:szCs w:val="24"/>
          </w:rPr>
        </w:r>
        <w:r w:rsidR="009217B4" w:rsidRPr="00ED3A8A">
          <w:rPr>
            <w:rFonts w:ascii="Arial" w:hAnsi="Arial" w:cs="Arial"/>
            <w:b w:val="0"/>
            <w:bCs w:val="0"/>
            <w:noProof/>
            <w:webHidden/>
            <w:sz w:val="24"/>
            <w:szCs w:val="24"/>
          </w:rPr>
          <w:fldChar w:fldCharType="separate"/>
        </w:r>
        <w:r w:rsidR="009217B4" w:rsidRPr="00ED3A8A">
          <w:rPr>
            <w:rFonts w:ascii="Arial" w:hAnsi="Arial" w:cs="Arial"/>
            <w:b w:val="0"/>
            <w:bCs w:val="0"/>
            <w:noProof/>
            <w:webHidden/>
            <w:sz w:val="24"/>
            <w:szCs w:val="24"/>
          </w:rPr>
          <w:t>23</w:t>
        </w:r>
        <w:r w:rsidR="009217B4" w:rsidRPr="00ED3A8A">
          <w:rPr>
            <w:rFonts w:ascii="Arial" w:hAnsi="Arial" w:cs="Arial"/>
            <w:b w:val="0"/>
            <w:bCs w:val="0"/>
            <w:noProof/>
            <w:webHidden/>
            <w:sz w:val="24"/>
            <w:szCs w:val="24"/>
          </w:rPr>
          <w:fldChar w:fldCharType="end"/>
        </w:r>
      </w:hyperlink>
    </w:p>
    <w:p w14:paraId="59589E48" w14:textId="1056B058" w:rsidR="000C7353" w:rsidRDefault="009217B4" w:rsidP="00C81291">
      <w:r w:rsidRPr="00ED3A8A">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49158434"/>
      <w:r>
        <w:lastRenderedPageBreak/>
        <w:t>INTRODUÇÃO</w:t>
      </w:r>
      <w:bookmarkEnd w:id="0"/>
      <w:r>
        <w:t xml:space="preserve"> </w:t>
      </w:r>
    </w:p>
    <w:p w14:paraId="0498FDC9" w14:textId="644F51B5" w:rsidR="00400A76" w:rsidRDefault="00400A76" w:rsidP="00400A76">
      <w:r>
        <w:t>A neuralgia do trigêmeo (NT) é um dos distúrbios da dor facial neurológica mais debilitante. É classicamente defin</w:t>
      </w:r>
      <w:r w:rsidR="00EC09F9">
        <w:t>id</w:t>
      </w:r>
      <w:r>
        <w:t>a por episódios paroxísticos de dor aguda e lancinante com exacerbações e remissões, nas áreas inervadas pelo trigêmeo, normalmente desencadeada por estímulos táteis, sendo dor idiopática e sem déficit neurológico ou lesão de massa na ressonância magnética (RM)</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F55415" w:rsidRPr="00F55415">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450402C0"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Pr="00A44EA2">
        <w:rPr>
          <w:highlight w:val="yellow"/>
          <w:vertAlign w:val="superscript"/>
        </w:rPr>
        <w:t>2</w:t>
      </w:r>
      <w:r w:rsidR="009217B4">
        <w:t xml:space="preserve"> </w:t>
      </w:r>
      <w:r>
        <w:t xml:space="preserve">e afeta mais comumente pacientes com mais de 50 anos de idade, de acordo com estudos </w:t>
      </w:r>
      <w:commentRangeStart w:id="1"/>
      <w:r>
        <w:t>epidemiológicos</w:t>
      </w:r>
      <w:r w:rsidR="00A44EA2">
        <w:t xml:space="preserve"> </w:t>
      </w:r>
      <w:r w:rsidR="00A44EA2" w:rsidRPr="00A44EA2">
        <w:rPr>
          <w:highlight w:val="yellow"/>
          <w:vertAlign w:val="superscript"/>
        </w:rPr>
        <w:t>3</w:t>
      </w:r>
      <w:r>
        <w:t xml:space="preserve">.  </w:t>
      </w:r>
    </w:p>
    <w:p w14:paraId="3C24B515" w14:textId="2C167800"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A44EA2" w:rsidRPr="00F55415">
        <w:t>(1)</w:t>
      </w:r>
      <w:r w:rsidR="00A44EA2">
        <w:fldChar w:fldCharType="end"/>
      </w:r>
      <w:r>
        <w:t xml:space="preserve">. </w:t>
      </w:r>
      <w:commentRangeEnd w:id="1"/>
      <w:r w:rsidR="00F55415">
        <w:rPr>
          <w:rStyle w:val="Refdecomentrio"/>
        </w:rPr>
        <w:commentReference w:id="1"/>
      </w:r>
    </w:p>
    <w:p w14:paraId="3550B9B7" w14:textId="5D09057B"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 xml:space="preserve">A compressão neurovascular é um mecanismo importante na fisiopatologia da NT clássica. Acredita-se que um vaso sanguíneo, veia ou artéria (na cisterna cerebelopontina), causa compressão local proximal na raiz trigeminal sensitiva perto do tronco cerebral (REZ). A transição da bainha de mielina da célula de Schwann periférica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F55415">
        <w:rPr>
          <w:rFonts w:ascii="Helvetica" w:hAnsi="Helvetica"/>
        </w:rPr>
        <w:instrText xml:space="preserve"> ADDIN ZOTERO_ITEM CSL_CITATION {"citationID":"z4DkvUQ7","properties":{"formattedCitation":"(3\\uc0\\u8211{}5)","plainCitation":"(3–5)","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F55415">
        <w:rPr>
          <w:rFonts w:ascii="Cambria Math" w:hAnsi="Cambria Math" w:cs="Cambria Math"/>
        </w:rPr>
        <w:instrText>‐</w:instrText>
      </w:r>
      <w:r w:rsidR="00F55415">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F55415" w:rsidRPr="00F55415">
        <w:rPr>
          <w:rFonts w:ascii="Helvetica" w:hAnsi="Helvetica" w:cs="Helvetica"/>
          <w:szCs w:val="24"/>
        </w:rPr>
        <w:t>(3–5)</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2684E0D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F55415">
        <w:rPr>
          <w:rFonts w:ascii="Helvetica" w:hAnsi="Helvetica"/>
        </w:rPr>
        <w:instrText xml:space="preserve"> ADDIN ZOTERO_ITEM CSL_CITATION {"citationID":"fotptY2G","properties":{"formattedCitation":"(6)","plainCitation":"(6)","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F55415" w:rsidRPr="00F55415">
        <w:rPr>
          <w:rFonts w:ascii="Helvetica" w:hAnsi="Helvetica" w:cs="Helvetica"/>
        </w:rPr>
        <w:t>(6)</w:t>
      </w:r>
      <w:r w:rsidR="00F55415">
        <w:rPr>
          <w:rFonts w:ascii="Helvetica" w:hAnsi="Helvetica"/>
        </w:rPr>
        <w:fldChar w:fldCharType="end"/>
      </w:r>
      <w:r w:rsidRPr="00AA4665">
        <w:rPr>
          <w:rFonts w:ascii="Helvetica" w:hAnsi="Helvetica"/>
        </w:rPr>
        <w:t xml:space="preserve">. </w:t>
      </w:r>
    </w:p>
    <w:p w14:paraId="425AED5C" w14:textId="5C6A80A0"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pode ser explicado pela relação entre as fibras Aβ mielinizadas rápidas e as fibras Aδ da via nociceptiva</w:t>
      </w:r>
      <w:r w:rsidR="00AF57CC">
        <w:rPr>
          <w:rFonts w:ascii="Helvetica" w:hAnsi="Helvetica"/>
        </w:rPr>
        <w:t>, que são de con</w:t>
      </w:r>
      <w:r w:rsidR="002221BE">
        <w:rPr>
          <w:rFonts w:ascii="Helvetica" w:hAnsi="Helvetica"/>
        </w:rPr>
        <w:t>dução mais lenta</w:t>
      </w:r>
      <w:r w:rsidRPr="00AA4665">
        <w:rPr>
          <w:rFonts w:ascii="Helvetica" w:hAnsi="Helvetica"/>
        </w:rPr>
        <w:t xml:space="preserve">. As primeiras fibras ativam as segundas, </w:t>
      </w:r>
      <w:r w:rsidRPr="00AA4665">
        <w:rPr>
          <w:rFonts w:ascii="Helvetica" w:hAnsi="Helvetica"/>
        </w:rPr>
        <w:lastRenderedPageBreak/>
        <w:t>induzindo os paroxismos de episódios dolorosos. Depois de algum tempo, as descargas espontâneas cessam e não conseguem reiniciar por um tempo (o período refratário). Esses achados sugerem então que, além da compressão neurovascular, os canais de sódio podem ter um papel importante na fisiopatologia da NT.</w:t>
      </w:r>
      <w:r w:rsidR="00F55415">
        <w:rPr>
          <w:rFonts w:ascii="Helvetica" w:hAnsi="Helvetica"/>
        </w:rPr>
        <w:fldChar w:fldCharType="begin"/>
      </w:r>
      <w:r w:rsidR="00F55415">
        <w:rPr>
          <w:rFonts w:ascii="Helvetica" w:hAnsi="Helvetica"/>
        </w:rPr>
        <w:instrText xml:space="preserve"> ADDIN ZOTERO_ITEM CSL_CITATION {"citationID":"kVW04ykR","properties":{"formattedCitation":"(7)","plainCitation":"(7)","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F55415" w:rsidRPr="00F55415">
        <w:rPr>
          <w:rFonts w:ascii="Helvetica" w:hAnsi="Helvetica" w:cs="Helvetica"/>
        </w:rPr>
        <w:t>(7)</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ões)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inócuos na distribuição trigeminal afetada.</w:t>
      </w:r>
    </w:p>
    <w:p w14:paraId="452E762D" w14:textId="356C2EA6" w:rsidR="00F16D22" w:rsidRPr="00F42EB9" w:rsidRDefault="00683B9F" w:rsidP="00677CDF">
      <w:pPr>
        <w:ind w:left="0" w:firstLine="0"/>
        <w:rPr>
          <w:kern w:val="0"/>
        </w:rPr>
      </w:pPr>
      <w:r>
        <w:rPr>
          <w:kern w:val="0"/>
        </w:rPr>
        <w:t xml:space="preserve">     </w:t>
      </w:r>
      <w:r w:rsidR="00F16D22" w:rsidRPr="00F42EB9">
        <w:rPr>
          <w:kern w:val="0"/>
        </w:rPr>
        <w:t xml:space="preserve"> D)  Não melhor</w:t>
      </w:r>
      <w:r w:rsidR="00890FF7">
        <w:rPr>
          <w:kern w:val="0"/>
        </w:rPr>
        <w:t>a</w:t>
      </w:r>
      <w:r w:rsidR="00F16D22" w:rsidRPr="00F42EB9">
        <w:rPr>
          <w:kern w:val="0"/>
        </w:rPr>
        <w:t xml:space="preserve"> 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4EAF8F0A"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descompressão microvascular</w:t>
      </w:r>
      <w:r w:rsidR="00EC6280">
        <w:t xml:space="preserve"> por craniotomia </w:t>
      </w:r>
      <w:r w:rsidR="00F3687D">
        <w:t>(</w:t>
      </w:r>
      <w:r w:rsidR="00EC6280">
        <w:t>DVM</w:t>
      </w:r>
      <w:r w:rsidR="00F3687D">
        <w:t>)</w:t>
      </w:r>
      <w:r w:rsidR="00EC6280">
        <w:t>,</w:t>
      </w:r>
      <w:r w:rsidR="00400A76">
        <w:t xml:space="preserve"> termocoagulação por radiofrequência percutânea (RF), descompressão percutân</w:t>
      </w:r>
      <w:r w:rsidR="00F3687D">
        <w:t>e</w:t>
      </w:r>
      <w:r w:rsidR="00400A76">
        <w:t>a por balão (BC) e rizotomia com glicerol (GR)</w:t>
      </w:r>
      <w:r w:rsidR="00F855A3">
        <w:t xml:space="preserve"> </w:t>
      </w:r>
      <w:r w:rsidR="00400A76">
        <w:fldChar w:fldCharType="begin"/>
      </w:r>
      <w:r w:rsidR="00F55415">
        <w:instrText xml:space="preserve"> ADDIN ZOTERO_ITEM CSL_CITATION {"citationID":"nqEql75N","properties":{"formattedCitation":"(8,9)","plainCitation":"(8,9)","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F55415" w:rsidRPr="00F55415">
        <w:t>(8,9)</w:t>
      </w:r>
      <w:r w:rsidR="00400A76">
        <w:fldChar w:fldCharType="end"/>
      </w:r>
      <w:r w:rsidR="00400A76">
        <w:t xml:space="preserve">. </w:t>
      </w:r>
    </w:p>
    <w:p w14:paraId="24D96B30" w14:textId="4FCEB51A"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2" w:name="_Toc149158435"/>
      <w:r w:rsidRPr="000E5AF0">
        <w:lastRenderedPageBreak/>
        <w:t>MÉTODO</w:t>
      </w:r>
      <w:bookmarkEnd w:id="2"/>
      <w:r w:rsidR="00026A98">
        <w:t xml:space="preserve"> </w:t>
      </w:r>
    </w:p>
    <w:p w14:paraId="7AE93CCB" w14:textId="4CB2AB64" w:rsidR="009217B4" w:rsidRDefault="009217B4" w:rsidP="00C81291"/>
    <w:p w14:paraId="7D65EE6C" w14:textId="08B9A688" w:rsidR="002E77CE" w:rsidRDefault="002E77CE" w:rsidP="00C81291">
      <w:r>
        <w:t xml:space="preserve">Esse é um relato de caso clínico apresentado segundo as orientações do </w:t>
      </w:r>
      <w:r w:rsidR="00974FC2" w:rsidRPr="00974FC2">
        <w:t xml:space="preserve">CARE guidelines (for </w:t>
      </w:r>
      <w:r w:rsidR="00974FC2" w:rsidRPr="00974FC2">
        <w:rPr>
          <w:i/>
          <w:iCs/>
        </w:rPr>
        <w:t>CAse REports)</w:t>
      </w:r>
      <w:r w:rsidR="00A44EA2">
        <w:rPr>
          <w:i/>
          <w:iCs/>
        </w:rPr>
        <w:fldChar w:fldCharType="begin"/>
      </w:r>
      <w:r w:rsidR="00A44EA2">
        <w:rPr>
          <w:i/>
          <w:iCs/>
        </w:rPr>
        <w:instrText xml:space="preserve"> ADDIN ZOTERO_ITEM CSL_CITATION {"citationID":"vCZ0vi1n","properties":{"formattedCitation":"(10)","plainCitation":"(10)","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A44EA2" w:rsidRPr="00A44EA2">
        <w:t>(10)</w:t>
      </w:r>
      <w:r w:rsidR="00A44EA2">
        <w:rPr>
          <w:i/>
          <w:iCs/>
        </w:rPr>
        <w:fldChar w:fldCharType="end"/>
      </w:r>
      <w:r w:rsidR="00974FC2" w:rsidRPr="00974FC2">
        <w:rPr>
          <w:i/>
          <w:iCs/>
        </w:rPr>
        <w:t xml:space="preserve">, </w:t>
      </w:r>
      <w:r w:rsidR="00974FC2">
        <w:t xml:space="preserve">que disponibiliza um checklist com os itens necessários para boa apresentação de relatos de casos e está disponível no website </w:t>
      </w:r>
      <w:hyperlink r:id="rId13" w:history="1">
        <w:r w:rsidR="00974FC2" w:rsidRPr="0082670F">
          <w:rPr>
            <w:rStyle w:val="Hyperlink"/>
          </w:rPr>
          <w:t>https://www.care-statement.org/checklist</w:t>
        </w:r>
      </w:hyperlink>
      <w:r w:rsidR="00974FC2">
        <w:t xml:space="preserve"> e é recomendado pela plataforma EQUATOR (</w:t>
      </w:r>
      <w:r w:rsidR="00974FC2" w:rsidRPr="00974FC2">
        <w:rPr>
          <w:i/>
          <w:iCs/>
        </w:rPr>
        <w:t xml:space="preserve">Enhancing the QUAlity and Transparency Of health Research), </w:t>
      </w:r>
      <w:r w:rsidR="00974FC2">
        <w:t xml:space="preserve">disponível no website </w:t>
      </w:r>
      <w:hyperlink r:id="rId14" w:history="1">
        <w:r w:rsidR="00974FC2" w:rsidRPr="0082670F">
          <w:rPr>
            <w:rStyle w:val="Hyperlink"/>
          </w:rPr>
          <w:t>https://www.equator-network.org/</w:t>
        </w:r>
      </w:hyperlink>
      <w:r w:rsidR="00974FC2">
        <w:t>.</w:t>
      </w:r>
    </w:p>
    <w:p w14:paraId="587C056C" w14:textId="77777777" w:rsidR="00974FC2" w:rsidRDefault="00974FC2" w:rsidP="00C81291"/>
    <w:p w14:paraId="0910A371" w14:textId="2317CA6C" w:rsidR="009217B4" w:rsidRDefault="009217B4" w:rsidP="009217B4">
      <w:pPr>
        <w:pStyle w:val="Ttulo1"/>
        <w:numPr>
          <w:ilvl w:val="1"/>
          <w:numId w:val="5"/>
        </w:numPr>
      </w:pPr>
      <w:r>
        <w:t>Informações do paciente</w:t>
      </w:r>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r>
        <w:t>Achados clínicos</w:t>
      </w:r>
    </w:p>
    <w:p w14:paraId="72C962DD" w14:textId="0C024EC8" w:rsidR="00E21B12" w:rsidRPr="00E21B12" w:rsidRDefault="00E21B12" w:rsidP="00E21B12">
      <w:r>
        <w:t>Realizou ressonância magnética de crânio (RMC)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r w:rsidRPr="00871022">
        <w:t>Linha do tempo</w:t>
      </w:r>
    </w:p>
    <w:p w14:paraId="086F9372" w14:textId="6E03C62C" w:rsidR="00890FF7" w:rsidRDefault="000F17ED" w:rsidP="00890FF7">
      <w:r>
        <w:t>O início do acompanhamento desse caso se deu em março de 2015, com queixa de c</w:t>
      </w:r>
      <w:r w:rsidR="00890FF7">
        <w:t>rises breves e intensas dor território V2 do Nervo Trigêmeo, com frequência baixa</w:t>
      </w:r>
      <w:r>
        <w:t xml:space="preserve">, tratado com AINES e analgésicos por um ano. Em setembro de 2015, após piora das crises e avaliação do neurologista iniciou-se tratamento com Carbamazepina, e dois anos depois (setembro de 2018) foi indicado a DVM negado pela paciente onde realizou-se RF, quando apresentou hipoestesia importante. Em agosto de 2019 após nova RF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4191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r>
        <w:t>Avaliação diagnóstica</w:t>
      </w:r>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r>
        <w:t>Intervenção terapêutica</w:t>
      </w:r>
    </w:p>
    <w:p w14:paraId="73385FA8" w14:textId="57DF8164" w:rsidR="00333156" w:rsidRDefault="00333156" w:rsidP="00333156">
      <w:r>
        <w:t xml:space="preserve">Iniciou-se o tratamento farmacológico com </w:t>
      </w:r>
      <w:r w:rsidR="000F17ED">
        <w:t>C</w:t>
      </w:r>
      <w:r>
        <w:t xml:space="preserve">arbamazepina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w:t>
      </w:r>
      <w:r>
        <w:lastRenderedPageBreak/>
        <w:t xml:space="preserve">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introduzido lamotrigina na dose de 50mg ao dia, associado à 2,5mg de metadona a cada 12 horas e a pregabalina 50mg a cada 12 horas, com posterior redução da dose da pregabalina para 50mg ao dia. </w:t>
      </w:r>
    </w:p>
    <w:p w14:paraId="6FF6D0A1" w14:textId="3DA77C57" w:rsidR="00E21B12" w:rsidRDefault="00E21B12" w:rsidP="00E21B12">
      <w:r>
        <w:t xml:space="preserve">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  </w:t>
      </w:r>
    </w:p>
    <w:p w14:paraId="29CAC26B" w14:textId="77777777" w:rsidR="00C768E4" w:rsidRPr="00C768E4" w:rsidRDefault="00C768E4" w:rsidP="00C768E4"/>
    <w:p w14:paraId="11691E5E" w14:textId="62915045" w:rsidR="009217B4" w:rsidRDefault="009217B4" w:rsidP="009217B4">
      <w:pPr>
        <w:pStyle w:val="Ttulo1"/>
        <w:numPr>
          <w:ilvl w:val="1"/>
          <w:numId w:val="5"/>
        </w:numPr>
      </w:pPr>
      <w:r>
        <w:t>Seguimento e desfechos</w:t>
      </w:r>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3" w:name="_Hlk148795301"/>
    </w:p>
    <w:p w14:paraId="0FCD2F19" w14:textId="2D6CF885" w:rsidR="00883822" w:rsidRDefault="00C761D9" w:rsidP="00883822">
      <w:pPr>
        <w:pStyle w:val="Ttulo1"/>
      </w:pPr>
      <w:r>
        <w:t>DISCUSSÃO</w:t>
      </w:r>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3217E325" w:rsidR="00BC7F9C" w:rsidRDefault="00BC7F9C" w:rsidP="00BC7F9C">
      <w:r>
        <w:t xml:space="preserve">Em um estudo de Liu G et al, descobriu-se que as taxas de alívio imediato da dor e alívio da dor após 48 horas eram bastante semelhantes nos pacientes tratados com RF repetidas e naqueles com RF primária, sugerindo que a RF repetida é uma boa </w:t>
      </w:r>
      <w:r>
        <w:lastRenderedPageBreak/>
        <w:t>opção para pacientes com NT recorrente</w:t>
      </w:r>
      <w:r>
        <w:fldChar w:fldCharType="begin"/>
      </w:r>
      <w:r w:rsidR="00A44EA2">
        <w:instrText xml:space="preserve"> ADDIN ZOTERO_ITEM CSL_CITATION {"citationID":"qVAsRyMd","properties":{"formattedCitation":"(11)","plainCitation":"(11)","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A44EA2" w:rsidRPr="00A44EA2">
        <w:t>(11)</w:t>
      </w:r>
      <w:r>
        <w:fldChar w:fldCharType="end"/>
      </w:r>
      <w:r>
        <w:t>. Além disso, a taxa recorrente foi comparável entre os dois grupos após 2 anos de acompanhamento e foi consistente com alguns relatórios anteriores</w:t>
      </w:r>
      <w:r>
        <w:fldChar w:fldCharType="begin"/>
      </w:r>
      <w:r w:rsidR="00A44EA2">
        <w:instrText xml:space="preserve"> ADDIN ZOTERO_ITEM CSL_CITATION {"citationID":"lLHLOze3","properties":{"formattedCitation":"(12,13)","plainCitation":"(12,13)","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A44EA2" w:rsidRPr="00A44EA2">
        <w:t>(12,13)</w:t>
      </w:r>
      <w:r>
        <w:fldChar w:fldCharType="end"/>
      </w:r>
      <w:r>
        <w:t xml:space="preserve">. </w:t>
      </w:r>
    </w:p>
    <w:p w14:paraId="3CE642DB" w14:textId="6DB436FF"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A44EA2">
        <w:instrText xml:space="preserve"> ADDIN ZOTERO_ITEM CSL_CITATION {"citationID":"37kKvaIr","properties":{"formattedCitation":"(12,13)","plainCitation":"(12,13)","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A44EA2" w:rsidRPr="00A44EA2">
        <w:t>(12,13)</w:t>
      </w:r>
      <w:r>
        <w:fldChar w:fldCharType="end"/>
      </w:r>
      <w:r>
        <w:t xml:space="preserve">.  </w:t>
      </w:r>
    </w:p>
    <w:p w14:paraId="689F962F" w14:textId="07FBDBF1" w:rsidR="00BC7F9C" w:rsidRDefault="00BC7F9C" w:rsidP="00BC7F9C">
      <w:r w:rsidRPr="00A368A5">
        <w:t>De acordo com um estudo prospectivo de Taha et al</w:t>
      </w:r>
      <w:r w:rsidR="00A44EA2">
        <w:t>.</w:t>
      </w:r>
      <w:r w:rsidRPr="00A368A5">
        <w:t xml:space="preserve"> com 154 pacientes tratados por RF e acompanhados por 15 anos</w:t>
      </w:r>
      <w:r w:rsidR="00432E8E">
        <w:fldChar w:fldCharType="begin"/>
      </w:r>
      <w:r w:rsidR="00A44EA2">
        <w:instrText xml:space="preserve"> ADDIN ZOTERO_ITEM CSL_CITATION {"citationID":"YYCaINjU","properties":{"formattedCitation":"(14)","plainCitation":"(14)","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A44EA2" w:rsidRPr="00A44EA2">
        <w:t>(14)</w:t>
      </w:r>
      <w:r w:rsidR="00432E8E">
        <w:fldChar w:fldCharType="end"/>
      </w:r>
      <w:r w:rsidRPr="00A368A5">
        <w:t>, 153 (99%) deles obtiveram alívio inicial da dor após a RF e a dor persistiu em apenas um (1%) paciente</w:t>
      </w:r>
      <w:r>
        <w:t xml:space="preserve"> </w:t>
      </w:r>
      <w:r>
        <w:fldChar w:fldCharType="begin"/>
      </w:r>
      <w:r w:rsidR="00A44EA2">
        <w:instrText xml:space="preserve"> ADDIN ZOTERO_ITEM CSL_CITATION {"citationID":"J0InahNk","properties":{"formattedCitation":"(13)","plainCitation":"(13)","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A44EA2" w:rsidRPr="00A44EA2">
        <w:t>(13)</w:t>
      </w:r>
      <w:r>
        <w:fldChar w:fldCharType="end"/>
      </w:r>
      <w:r w:rsidRPr="00A368A5">
        <w:t>. Outro estudo realizado por Kanpolat et</w:t>
      </w:r>
      <w:r w:rsidR="00A44EA2">
        <w:t xml:space="preserve"> </w:t>
      </w:r>
      <w:r w:rsidRPr="00A368A5">
        <w:t>al</w:t>
      </w:r>
      <w:r w:rsidR="00A44EA2">
        <w:t>.</w:t>
      </w:r>
      <w:r w:rsidRPr="00A368A5">
        <w:t xml:space="preserve"> baseado em 1561 pacientes relatou uma taxa de 97,6% de alívio inicial da dor</w:t>
      </w:r>
      <w:r>
        <w:fldChar w:fldCharType="begin"/>
      </w:r>
      <w:r w:rsidR="00A44EA2">
        <w:instrText xml:space="preserve"> ADDIN ZOTERO_ITEM CSL_CITATION {"citationID":"frKKR534","properties":{"formattedCitation":"(15)","plainCitation":"(15)","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A44EA2" w:rsidRPr="00A44EA2">
        <w:t>(15)</w:t>
      </w:r>
      <w:r>
        <w:fldChar w:fldCharType="end"/>
      </w:r>
      <w:r w:rsidRPr="00A368A5">
        <w:t>.</w:t>
      </w:r>
    </w:p>
    <w:p w14:paraId="4D5185FB" w14:textId="77777777"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 com resultados e riscos idênticos ao de uma RF primária conforme descrito em literatura.</w:t>
      </w:r>
    </w:p>
    <w:p w14:paraId="53D0ECC5" w14:textId="77777777" w:rsidR="00890FF7" w:rsidRDefault="00BC7F9C" w:rsidP="00714C81">
      <w:r>
        <w:t>A disponibilidade de grande número de tratamentos farmacológicos e várias opções de procedimentos invasivos para a NT mostram resultados deficientes em quaisquer destes tratamentos. Entre os medicamentos disponíveis, a carbamazepina e a oxcarbazepina compõe a primeira linha de tratamento. Lamotrigina, baclofeno e pimozida formam a segunda linha e geralmente são administradas como terapia adicional. Fenitoína, clonazepam, gabapentina, topiramato, levetiracetam, ácido valpróico e tocainida também são benéficos. O problema com o tratamento farmacológico é a baixa tolerância a medicamentosa, que está relacionada a muitos fatores</w:t>
      </w:r>
      <w:r w:rsidR="00CD1AF7">
        <w:t xml:space="preserve">. </w:t>
      </w:r>
    </w:p>
    <w:p w14:paraId="18118D6F" w14:textId="2958478D" w:rsidR="00BC7F9C" w:rsidRDefault="00BC7F9C" w:rsidP="00714C81">
      <w:r>
        <w:t>Doses progressivamente crescentes de carbamazepina são necessárias para manter a eficácia que diminui para aproximadamente 50% devido à autoindução</w:t>
      </w:r>
      <w:r>
        <w:fldChar w:fldCharType="begin"/>
      </w:r>
      <w:r w:rsidR="00A44EA2">
        <w:instrText xml:space="preserve"> ADDIN ZOTERO_ITEM CSL_CITATION {"citationID":"4oUPFnlj","properties":{"formattedCitation":"(16)","plainCitation":"(16)","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A44EA2" w:rsidRPr="00A44EA2">
        <w:t>(16)</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A44EA2">
        <w:instrText xml:space="preserve"> ADDIN ZOTERO_ITEM CSL_CITATION {"citationID":"qRESXcy3","properties":{"formattedCitation":"(17)","plainCitation":"(17)","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A44EA2" w:rsidRPr="00A44EA2">
        <w:t>(17)</w:t>
      </w:r>
      <w:r>
        <w:fldChar w:fldCharType="end"/>
      </w:r>
      <w:r>
        <w:t xml:space="preserve">. </w:t>
      </w:r>
      <w:r w:rsidRPr="00945E49">
        <w:t>Estima-se que aproximadamente 6 a 10% dos pacientes não tolerem a carbamazepina</w:t>
      </w:r>
      <w:r>
        <w:fldChar w:fldCharType="begin"/>
      </w:r>
      <w:r w:rsidR="00A44EA2">
        <w:instrText xml:space="preserve"> ADDIN ZOTERO_ITEM CSL_CITATION {"citationID":"RPqNuMBR","properties":{"formattedCitation":"(18)","plainCitation":"(18)","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A44EA2" w:rsidRPr="00A44EA2">
        <w:t>(18)</w:t>
      </w:r>
      <w:r>
        <w:fldChar w:fldCharType="end"/>
      </w:r>
      <w:r w:rsidRPr="00945E49">
        <w:t>.</w:t>
      </w:r>
      <w:r>
        <w:t xml:space="preserve">  </w:t>
      </w:r>
    </w:p>
    <w:p w14:paraId="02D4F502" w14:textId="48189828" w:rsidR="00CC1CA6" w:rsidRDefault="00BC7F9C" w:rsidP="00BC7F9C">
      <w:r>
        <w:lastRenderedPageBreak/>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radiocirurgia estereotáxica</w:t>
      </w:r>
      <w:r w:rsidR="00EF27EF">
        <w:t xml:space="preserve"> </w:t>
      </w:r>
      <w:r>
        <w:fldChar w:fldCharType="begin"/>
      </w:r>
      <w:r w:rsidR="00A44EA2">
        <w:instrText xml:space="preserve"> ADDIN ZOTERO_ITEM CSL_CITATION {"citationID":"xz4dXttx","properties":{"formattedCitation":"(19)","plainCitation":"(19)","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A44EA2" w:rsidRPr="00A44EA2">
        <w:t>(19)</w:t>
      </w:r>
      <w:r>
        <w:fldChar w:fldCharType="end"/>
      </w:r>
      <w:r>
        <w:t>. Embora a DVM seja eficaz em manter analgesia a longo prazo, vários pacientes precisarão, eventualmente, ser submetidos a um tratamento percutâneo para a NT</w:t>
      </w:r>
      <w:r>
        <w:fldChar w:fldCharType="begin"/>
      </w:r>
      <w:r w:rsidR="00A44EA2">
        <w:instrText xml:space="preserve"> ADDIN ZOTERO_ITEM CSL_CITATION {"citationID":"yoQKjIck","properties":{"formattedCitation":"(20)","plainCitation":"(20)","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A44EA2" w:rsidRPr="00A44EA2">
        <w:t>(20)</w:t>
      </w:r>
      <w:r>
        <w:fldChar w:fldCharType="end"/>
      </w:r>
      <w:r>
        <w:t xml:space="preserve">. </w:t>
      </w:r>
    </w:p>
    <w:p w14:paraId="746B9910" w14:textId="3C699A4A"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A44EA2">
        <w:instrText xml:space="preserve"> ADDIN ZOTERO_ITEM CSL_CITATION {"citationID":"D7bxW03H","properties":{"formattedCitation":"(21)","plainCitation":"(21)","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A44EA2" w:rsidRPr="00A44EA2">
        <w:t>(21)</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A44EA2">
        <w:instrText xml:space="preserve"> ADDIN ZOTERO_ITEM CSL_CITATION {"citationID":"JTJzOLtp","properties":{"formattedCitation":"(22,23)","plainCitation":"(22,23)","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A44EA2" w:rsidRPr="00A44EA2">
        <w:t>(22,23)</w:t>
      </w:r>
      <w:r>
        <w:fldChar w:fldCharType="end"/>
      </w:r>
      <w:r>
        <w:t xml:space="preserve">. </w:t>
      </w:r>
    </w:p>
    <w:p w14:paraId="5EDBEE6D" w14:textId="56B0C8FE"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F55415">
        <w:instrText xml:space="preserve"> ADDIN ZOTERO_ITEM CSL_CITATION {"citationID":"ryYju0r9","properties":{"formattedCitation":"(8)","plainCitation":"(8)","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F55415" w:rsidRPr="00F55415">
        <w:t>(8)</w:t>
      </w:r>
      <w:r>
        <w:fldChar w:fldCharType="end"/>
      </w:r>
      <w:r>
        <w:t xml:space="preserve">. </w:t>
      </w:r>
    </w:p>
    <w:p w14:paraId="3656AFED" w14:textId="44565700" w:rsidR="00BC7F9C" w:rsidRDefault="00BC7F9C" w:rsidP="00BC7F9C">
      <w:r>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A44EA2">
        <w:instrText xml:space="preserve"> ADDIN ZOTERO_ITEM CSL_CITATION {"citationID":"15g1zsax","properties":{"formattedCitation":"(24)","plainCitation":"(24)","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A44EA2" w:rsidRPr="00A44EA2">
        <w:t>(24)</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A44EA2">
        <w:instrText xml:space="preserve"> ADDIN ZOTERO_ITEM CSL_CITATION {"citationID":"z3zWh3tn","properties":{"formattedCitation":"(25)","plainCitation":"(25)","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A44EA2" w:rsidRPr="00A44EA2">
        <w:t>(25)</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r w:rsidR="00B15CF8">
        <w:t>C</w:t>
      </w:r>
      <w:r w:rsidR="00B77873">
        <w:t>arbamazepina</w:t>
      </w:r>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w:t>
      </w:r>
      <w:r w:rsidR="00526FD7">
        <w:lastRenderedPageBreak/>
        <w:t>enfrenta</w:t>
      </w:r>
      <w:r w:rsidR="00613D1C">
        <w:t xml:space="preserve">mento desta ansiedade. A visão da paciente vai de encontro a tantos outros relatos </w:t>
      </w:r>
      <w:r w:rsidR="00586A73">
        <w:t>de pacientes com NT</w:t>
      </w:r>
      <w:r w:rsidR="00F6726C">
        <w:t>.</w:t>
      </w:r>
    </w:p>
    <w:bookmarkEnd w:id="3"/>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4" w:name="_Toc149158437"/>
      <w:r>
        <w:lastRenderedPageBreak/>
        <w:t>CONCLUSÃO</w:t>
      </w:r>
      <w:bookmarkEnd w:id="4"/>
      <w:r>
        <w:t xml:space="preserve"> </w:t>
      </w:r>
    </w:p>
    <w:p w14:paraId="26D0F92C" w14:textId="5B79887E" w:rsidR="000C7353" w:rsidRDefault="00026A98" w:rsidP="00C81291">
      <w:r>
        <w:t xml:space="preserve">O estudo deste caso possibilitou concluir que a NT representa um grande desafio ao especialista em dor. A manifestação clínica desta patologia tem impacto significativo na qualidade de vida e observa-se notória dificuldade em obter-se a remissão completa do quadro, com altos índices de recidiva. </w:t>
      </w:r>
    </w:p>
    <w:p w14:paraId="39F3DA89" w14:textId="77777777" w:rsidR="000C7353" w:rsidRDefault="00026A98" w:rsidP="00C81291">
      <w:r>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5" w:name="_Toc149158438"/>
      <w:r w:rsidRPr="00ED3A8A">
        <w:t>REFERÊNCIAS BIBLIOGRÁFICAS</w:t>
      </w:r>
      <w:bookmarkEnd w:id="5"/>
      <w:r w:rsidRPr="00ED3A8A">
        <w:t xml:space="preserve"> </w:t>
      </w:r>
    </w:p>
    <w:p w14:paraId="266F1C67" w14:textId="0FA1654D" w:rsidR="00432E8E" w:rsidRDefault="00432E8E" w:rsidP="00432E8E"/>
    <w:p w14:paraId="4EC44B79" w14:textId="77777777" w:rsidR="00A44EA2" w:rsidRPr="00A44EA2" w:rsidRDefault="00432E8E" w:rsidP="00A44EA2">
      <w:pPr>
        <w:pStyle w:val="Bibliografia"/>
      </w:pPr>
      <w:r>
        <w:fldChar w:fldCharType="begin"/>
      </w:r>
      <w:r w:rsidRPr="00432E8E">
        <w:rPr>
          <w:lang w:val="en-US"/>
        </w:rPr>
        <w:instrText xml:space="preserve"> ADDIN ZOTERO_BIBL {"uncited":[],"omitted":[],"custom":[]} CSL_BIBLIOGRAPHY </w:instrText>
      </w:r>
      <w:r>
        <w:fldChar w:fldCharType="separate"/>
      </w:r>
      <w:r w:rsidR="00A44EA2" w:rsidRPr="00A44EA2">
        <w:rPr>
          <w:lang w:val="en-US"/>
        </w:rPr>
        <w:t>1.</w:t>
      </w:r>
      <w:r w:rsidR="00A44EA2" w:rsidRPr="00A44EA2">
        <w:rPr>
          <w:lang w:val="en-US"/>
        </w:rPr>
        <w:tab/>
        <w:t xml:space="preserve">Vorenkamp KE, Hassett AL, Figg GM, Jennifer A Sweet, Miller J, Jonathan Paul Miller. </w:t>
      </w:r>
      <w:r w:rsidR="00A44EA2" w:rsidRPr="00A44EA2">
        <w:t>Trigeminal Neuralgia and Other Facial Pain Conditions. 1</w:t>
      </w:r>
      <w:r w:rsidR="00A44EA2" w:rsidRPr="00A44EA2">
        <w:rPr>
          <w:vertAlign w:val="superscript"/>
        </w:rPr>
        <w:t>o</w:t>
      </w:r>
      <w:r w:rsidR="00A44EA2" w:rsidRPr="00A44EA2">
        <w:t xml:space="preserve"> de abril de 2015;38–59. </w:t>
      </w:r>
    </w:p>
    <w:p w14:paraId="5B903939" w14:textId="77777777" w:rsidR="00A44EA2" w:rsidRPr="00A44EA2" w:rsidRDefault="00A44EA2" w:rsidP="00A44EA2">
      <w:pPr>
        <w:pStyle w:val="Bibliografia"/>
      </w:pPr>
      <w:r w:rsidRPr="00A44EA2">
        <w:t>2.</w:t>
      </w:r>
      <w:r w:rsidRPr="00A44EA2">
        <w:tab/>
        <w:t>Machado A, Haertel LM. Neuroanatomia funcional [Internet]. Atheneu; 2013 [citado 8 de novembro de 2023]. Disponível em: https://ria.ufrn.br/handle/123456789/2178</w:t>
      </w:r>
    </w:p>
    <w:p w14:paraId="46F0187F" w14:textId="77777777" w:rsidR="00A44EA2" w:rsidRPr="00A44EA2" w:rsidRDefault="00A44EA2" w:rsidP="00A44EA2">
      <w:pPr>
        <w:pStyle w:val="Bibliografia"/>
      </w:pPr>
      <w:r w:rsidRPr="00A44EA2">
        <w:t>3.</w:t>
      </w:r>
      <w:r w:rsidRPr="00A44EA2">
        <w:tab/>
        <w:t>Love S. Trigeminal neuralgia: Pathology and pathogenesis. Brain. 1</w:t>
      </w:r>
      <w:r w:rsidRPr="00A44EA2">
        <w:rPr>
          <w:vertAlign w:val="superscript"/>
        </w:rPr>
        <w:t>o</w:t>
      </w:r>
      <w:r w:rsidRPr="00A44EA2">
        <w:t xml:space="preserve"> de dezembro de 2001;124(12):2347–60. </w:t>
      </w:r>
    </w:p>
    <w:p w14:paraId="03E8A359" w14:textId="77777777" w:rsidR="00A44EA2" w:rsidRPr="00A44EA2" w:rsidRDefault="00A44EA2" w:rsidP="00A44EA2">
      <w:pPr>
        <w:pStyle w:val="Bibliografia"/>
        <w:rPr>
          <w:lang w:val="en-US"/>
        </w:rPr>
      </w:pPr>
      <w:r w:rsidRPr="00A44EA2">
        <w:rPr>
          <w:lang w:val="en-US"/>
        </w:rPr>
        <w:t>4.</w:t>
      </w:r>
      <w:r w:rsidRPr="00A44EA2">
        <w:rPr>
          <w:lang w:val="en-US"/>
        </w:rPr>
        <w:tab/>
        <w:t xml:space="preserve">Rappaport ZH, Govrin-Lippmann R, Devor M. An Electron-Microscopic Analysis of Biopsy Samples of the Trigeminal Root Taken during Microvascular Decompressive Surgery. Stereotact Funct Neurosurg. 1997;68(1–4):182–6. </w:t>
      </w:r>
    </w:p>
    <w:p w14:paraId="0ECF2D54" w14:textId="77777777" w:rsidR="00A44EA2" w:rsidRPr="00A44EA2" w:rsidRDefault="00A44EA2" w:rsidP="00A44EA2">
      <w:pPr>
        <w:pStyle w:val="Bibliografia"/>
        <w:rPr>
          <w:lang w:val="en-US"/>
        </w:rPr>
      </w:pPr>
      <w:r w:rsidRPr="00A44EA2">
        <w:rPr>
          <w:lang w:val="en-US"/>
        </w:rPr>
        <w:t>5.</w:t>
      </w:r>
      <w:r w:rsidRPr="00A44EA2">
        <w:rPr>
          <w:lang w:val="en-US"/>
        </w:rPr>
        <w:tab/>
        <w:t xml:space="preserve">Marinković S, Todorović V, Gibo H, Budeč M, Drndarević N, Pešić D, et al. The Trigeminal Vasculature Pathology in Patients With Neuralgia. Headache. outubro de 2007;47(9):1334–9. </w:t>
      </w:r>
    </w:p>
    <w:p w14:paraId="3D0AB87F" w14:textId="77777777" w:rsidR="00A44EA2" w:rsidRPr="00A44EA2" w:rsidRDefault="00A44EA2" w:rsidP="00A44EA2">
      <w:pPr>
        <w:pStyle w:val="Bibliografia"/>
      </w:pPr>
      <w:r w:rsidRPr="00A44EA2">
        <w:rPr>
          <w:lang w:val="en-US"/>
        </w:rPr>
        <w:t>6.</w:t>
      </w:r>
      <w:r w:rsidRPr="00A44EA2">
        <w:rPr>
          <w:lang w:val="en-US"/>
        </w:rPr>
        <w:tab/>
        <w:t xml:space="preserve">Burchiel KJ. Abnormal impulse generation in focally demyelinated trigeminal roots. </w:t>
      </w:r>
      <w:r w:rsidRPr="00A44EA2">
        <w:t xml:space="preserve">Journal of neurosurgery. 1980;53(5):674–83. </w:t>
      </w:r>
    </w:p>
    <w:p w14:paraId="5F54B6D4" w14:textId="77777777" w:rsidR="00A44EA2" w:rsidRPr="00A44EA2" w:rsidRDefault="00A44EA2" w:rsidP="00A44EA2">
      <w:pPr>
        <w:pStyle w:val="Bibliografia"/>
        <w:rPr>
          <w:lang w:val="en-US"/>
        </w:rPr>
      </w:pPr>
      <w:r w:rsidRPr="00A44EA2">
        <w:t>7.</w:t>
      </w:r>
      <w:r w:rsidRPr="00A44EA2">
        <w:tab/>
        <w:t xml:space="preserve">Siqueira SRDT de, Alves B, Malpartida HMG, Teixeira MJ, Siqueira JTT de. </w:t>
      </w:r>
      <w:r w:rsidRPr="00A44EA2">
        <w:rPr>
          <w:lang w:val="en-US"/>
        </w:rPr>
        <w:t xml:space="preserve">Abnormal expression of voltage-gated sodium channels Nav1. 7, Nav1. 3 and Nav1. 8 in trigeminal neuralgia. Neuroscience. 2009;164(2):573–7. </w:t>
      </w:r>
    </w:p>
    <w:p w14:paraId="4FF6C2EC" w14:textId="77777777" w:rsidR="00A44EA2" w:rsidRPr="00A44EA2" w:rsidRDefault="00A44EA2" w:rsidP="00A44EA2">
      <w:pPr>
        <w:pStyle w:val="Bibliografia"/>
        <w:rPr>
          <w:lang w:val="en-US"/>
        </w:rPr>
      </w:pPr>
      <w:r w:rsidRPr="00A44EA2">
        <w:rPr>
          <w:lang w:val="en-US"/>
        </w:rPr>
        <w:t>8.</w:t>
      </w:r>
      <w:r w:rsidRPr="00A44EA2">
        <w:rPr>
          <w:lang w:val="en-US"/>
        </w:rPr>
        <w:tab/>
        <w:t xml:space="preserve">Cheng JS, Lim DA, Chang EF, Barbaro NM. A review of percutaneous treatments for trigeminal neuralgia. Operative Neurosurgery. 2014;10(1):25–33. </w:t>
      </w:r>
    </w:p>
    <w:p w14:paraId="48A0C4C1" w14:textId="77777777" w:rsidR="00A44EA2" w:rsidRPr="00A44EA2" w:rsidRDefault="00A44EA2" w:rsidP="00A44EA2">
      <w:pPr>
        <w:pStyle w:val="Bibliografia"/>
        <w:rPr>
          <w:lang w:val="en-US"/>
        </w:rPr>
      </w:pPr>
      <w:r w:rsidRPr="00A44EA2">
        <w:rPr>
          <w:lang w:val="en-US"/>
        </w:rPr>
        <w:t>9.</w:t>
      </w:r>
      <w:r w:rsidRPr="00A44EA2">
        <w:rPr>
          <w:lang w:val="en-US"/>
        </w:rPr>
        <w:tab/>
        <w:t>Koopman JSHA, de Vries LM, Dieleman JP, Huygen FJ, Stricker BHCh, Sturkenboom MCJM. A nationwide study of three invasive treatments for trigeminal neuralgia. PAIN®. 1</w:t>
      </w:r>
      <w:r w:rsidRPr="00A44EA2">
        <w:rPr>
          <w:vertAlign w:val="superscript"/>
          <w:lang w:val="en-US"/>
        </w:rPr>
        <w:t>o</w:t>
      </w:r>
      <w:r w:rsidRPr="00A44EA2">
        <w:rPr>
          <w:lang w:val="en-US"/>
        </w:rPr>
        <w:t xml:space="preserve"> de março de 2011;152(3):507–13. </w:t>
      </w:r>
    </w:p>
    <w:p w14:paraId="5AA904F7" w14:textId="77777777" w:rsidR="00A44EA2" w:rsidRPr="00A44EA2" w:rsidRDefault="00A44EA2" w:rsidP="00A44EA2">
      <w:pPr>
        <w:pStyle w:val="Bibliografia"/>
        <w:rPr>
          <w:lang w:val="en-US"/>
        </w:rPr>
      </w:pPr>
      <w:r w:rsidRPr="00A44EA2">
        <w:rPr>
          <w:lang w:val="en-US"/>
        </w:rPr>
        <w:t>10.</w:t>
      </w:r>
      <w:r w:rsidRPr="00A44EA2">
        <w:rPr>
          <w:lang w:val="en-US"/>
        </w:rPr>
        <w:tab/>
        <w:t xml:space="preserve">Riley DS, Barber MS, Kienle GS, Aronson JK, von Schoen-Angerer T, Tugwell P, et al. CARE guidelines for case reports: explanation and elaboration document. Journal of clinical epidemiology. 2017;89:218–35. </w:t>
      </w:r>
    </w:p>
    <w:p w14:paraId="2130644E" w14:textId="77777777" w:rsidR="00A44EA2" w:rsidRPr="00A44EA2" w:rsidRDefault="00A44EA2" w:rsidP="00A44EA2">
      <w:pPr>
        <w:pStyle w:val="Bibliografia"/>
        <w:rPr>
          <w:lang w:val="en-US"/>
        </w:rPr>
      </w:pPr>
      <w:r w:rsidRPr="00A44EA2">
        <w:rPr>
          <w:lang w:val="en-US"/>
        </w:rPr>
        <w:t>11.</w:t>
      </w:r>
      <w:r w:rsidRPr="00A44EA2">
        <w:rPr>
          <w:lang w:val="en-US"/>
        </w:rPr>
        <w:tab/>
        <w:t xml:space="preserve">Liu G, Du Y, Wang X, Ren Y. Efficacy and safety of repeated percutaneous radiofrequency thermocoagulation for recurrent trigeminal neuralgia. Frontiers in neurology. 2019;9:1189. </w:t>
      </w:r>
    </w:p>
    <w:p w14:paraId="5884BF61" w14:textId="77777777" w:rsidR="00A44EA2" w:rsidRPr="00A44EA2" w:rsidRDefault="00A44EA2" w:rsidP="00A44EA2">
      <w:pPr>
        <w:pStyle w:val="Bibliografia"/>
        <w:rPr>
          <w:lang w:val="en-US"/>
        </w:rPr>
      </w:pPr>
      <w:r w:rsidRPr="00A44EA2">
        <w:rPr>
          <w:lang w:val="en-US"/>
        </w:rPr>
        <w:t>12.</w:t>
      </w:r>
      <w:r w:rsidRPr="00A44EA2">
        <w:rPr>
          <w:lang w:val="en-US"/>
        </w:rPr>
        <w:tab/>
        <w:t xml:space="preserve">Fraioli MF, Cristino B, Moschettoni L, Cacciotti G, Fraioli C. Validity of percutaneous controlled radiofrequency thermocoagulation in the treatment of isolated third division trigeminal neuralgia. Surgical neurology. 2009;71(2):180–3. </w:t>
      </w:r>
    </w:p>
    <w:p w14:paraId="77AECB2B" w14:textId="77777777" w:rsidR="00A44EA2" w:rsidRPr="00A44EA2" w:rsidRDefault="00A44EA2" w:rsidP="00A44EA2">
      <w:pPr>
        <w:pStyle w:val="Bibliografia"/>
        <w:rPr>
          <w:lang w:val="en-US"/>
        </w:rPr>
      </w:pPr>
      <w:r w:rsidRPr="00A44EA2">
        <w:rPr>
          <w:lang w:val="en-US"/>
        </w:rPr>
        <w:t>13.</w:t>
      </w:r>
      <w:r w:rsidRPr="00A44EA2">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07B53626" w14:textId="77777777" w:rsidR="00A44EA2" w:rsidRPr="00A44EA2" w:rsidRDefault="00A44EA2" w:rsidP="00A44EA2">
      <w:pPr>
        <w:pStyle w:val="Bibliografia"/>
        <w:rPr>
          <w:lang w:val="en-US"/>
        </w:rPr>
      </w:pPr>
      <w:r w:rsidRPr="00A44EA2">
        <w:rPr>
          <w:lang w:val="en-US"/>
        </w:rPr>
        <w:lastRenderedPageBreak/>
        <w:t>14.</w:t>
      </w:r>
      <w:r w:rsidRPr="00A44EA2">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4DEAF74B" w14:textId="77777777" w:rsidR="00A44EA2" w:rsidRPr="00A44EA2" w:rsidRDefault="00A44EA2" w:rsidP="00A44EA2">
      <w:pPr>
        <w:pStyle w:val="Bibliografia"/>
        <w:rPr>
          <w:lang w:val="en-US"/>
        </w:rPr>
      </w:pPr>
      <w:r w:rsidRPr="00A44EA2">
        <w:rPr>
          <w:lang w:val="en-US"/>
        </w:rPr>
        <w:t>15.</w:t>
      </w:r>
      <w:r w:rsidRPr="00A44EA2">
        <w:rPr>
          <w:lang w:val="en-US"/>
        </w:rPr>
        <w:tab/>
        <w:t xml:space="preserve">Kanpolat Y, Savas A, Bekar A, Berk C. Percutaneous controlled radiofrequency trigeminal rhizotomy for the treatment of idiopathic trigeminal neuralgia: 25-year experience with 1600 patients. Neurosurgery. 2001;48(3):524–34. </w:t>
      </w:r>
    </w:p>
    <w:p w14:paraId="4A1DC785" w14:textId="77777777" w:rsidR="00A44EA2" w:rsidRPr="00A44EA2" w:rsidRDefault="00A44EA2" w:rsidP="00A44EA2">
      <w:pPr>
        <w:pStyle w:val="Bibliografia"/>
        <w:rPr>
          <w:lang w:val="en-US"/>
        </w:rPr>
      </w:pPr>
      <w:r w:rsidRPr="00A44EA2">
        <w:rPr>
          <w:lang w:val="en-US"/>
        </w:rPr>
        <w:t>16.</w:t>
      </w:r>
      <w:r w:rsidRPr="00A44EA2">
        <w:rPr>
          <w:lang w:val="en-US"/>
        </w:rPr>
        <w:tab/>
        <w:t xml:space="preserve">Campbell FG, Graham JG, Zilkha KJ. Clinical trial of carbazepine (tegretol) in trigeminal neuralgia. Journal of neurology, neurosurgery, and psychiatry. 1966;29(3):265. </w:t>
      </w:r>
    </w:p>
    <w:p w14:paraId="737C19E5" w14:textId="77777777" w:rsidR="00A44EA2" w:rsidRPr="00A44EA2" w:rsidRDefault="00A44EA2" w:rsidP="00A44EA2">
      <w:pPr>
        <w:pStyle w:val="Bibliografia"/>
        <w:rPr>
          <w:lang w:val="en-US"/>
        </w:rPr>
      </w:pPr>
      <w:r w:rsidRPr="00A44EA2">
        <w:rPr>
          <w:lang w:val="en-US"/>
        </w:rPr>
        <w:t>17.</w:t>
      </w:r>
      <w:r w:rsidRPr="00A44EA2">
        <w:rPr>
          <w:lang w:val="en-US"/>
        </w:rPr>
        <w:tab/>
        <w:t xml:space="preserve">Khan OA. Gabapentin relieves trigeminal neuralgia in multiple sclerosis patients. Neurology. 1998;51(2):611–4. </w:t>
      </w:r>
    </w:p>
    <w:p w14:paraId="7AFA6B8F" w14:textId="77777777" w:rsidR="00A44EA2" w:rsidRPr="00A44EA2" w:rsidRDefault="00A44EA2" w:rsidP="00A44EA2">
      <w:pPr>
        <w:pStyle w:val="Bibliografia"/>
        <w:rPr>
          <w:lang w:val="en-US"/>
        </w:rPr>
      </w:pPr>
      <w:r w:rsidRPr="00A44EA2">
        <w:rPr>
          <w:lang w:val="en-US"/>
        </w:rPr>
        <w:t>18.</w:t>
      </w:r>
      <w:r w:rsidRPr="00A44EA2">
        <w:rPr>
          <w:lang w:val="en-US"/>
        </w:rPr>
        <w:tab/>
        <w:t xml:space="preserve">Taylor JC, Brauer S, Espir MLE. Long-term treatment of trigeminal neuralgia with carbamazepine. Postgraduate Medical Journal. 1981;57(663):16–8. </w:t>
      </w:r>
    </w:p>
    <w:p w14:paraId="73FD5970" w14:textId="77777777" w:rsidR="00A44EA2" w:rsidRPr="00A44EA2" w:rsidRDefault="00A44EA2" w:rsidP="00A44EA2">
      <w:pPr>
        <w:pStyle w:val="Bibliografia"/>
        <w:rPr>
          <w:lang w:val="en-US"/>
        </w:rPr>
      </w:pPr>
      <w:r w:rsidRPr="00A44EA2">
        <w:rPr>
          <w:lang w:val="en-US"/>
        </w:rPr>
        <w:t>19.</w:t>
      </w:r>
      <w:r w:rsidRPr="00A44EA2">
        <w:rPr>
          <w:lang w:val="en-US"/>
        </w:rPr>
        <w:tab/>
        <w:t xml:space="preserve">Missios S, Mohammadi AM, Barnett GH. Percutaneous treatments for trigeminal neuralgia. Neurosurgery Clinics. 2014;25(4):751–62. </w:t>
      </w:r>
    </w:p>
    <w:p w14:paraId="595D0DB4" w14:textId="77777777" w:rsidR="00A44EA2" w:rsidRPr="00A44EA2" w:rsidRDefault="00A44EA2" w:rsidP="00A44EA2">
      <w:pPr>
        <w:pStyle w:val="Bibliografia"/>
        <w:rPr>
          <w:lang w:val="en-US"/>
        </w:rPr>
      </w:pPr>
      <w:r w:rsidRPr="00A44EA2">
        <w:rPr>
          <w:lang w:val="en-US"/>
        </w:rPr>
        <w:t>20.</w:t>
      </w:r>
      <w:r w:rsidRPr="00A44EA2">
        <w:rPr>
          <w:lang w:val="en-US"/>
        </w:rPr>
        <w:tab/>
        <w:t xml:space="preserve">Broggi G, Ferroli P, Franzini A, Servello D, Dones I. Microvascular decompression for trigeminal neuralgia: comments on a series of 250 cases, including 10 patients with multiple sclerosis. Journal of Neurology, Neurosurgery &amp; Psychiatry. 2000;68(1):59–64. </w:t>
      </w:r>
    </w:p>
    <w:p w14:paraId="61E3A182" w14:textId="77777777" w:rsidR="00A44EA2" w:rsidRPr="00A44EA2" w:rsidRDefault="00A44EA2" w:rsidP="00A44EA2">
      <w:pPr>
        <w:pStyle w:val="Bibliografia"/>
        <w:rPr>
          <w:lang w:val="en-US"/>
        </w:rPr>
      </w:pPr>
      <w:r w:rsidRPr="00A44EA2">
        <w:rPr>
          <w:lang w:val="en-US"/>
        </w:rPr>
        <w:t>21.</w:t>
      </w:r>
      <w:r w:rsidRPr="00A44EA2">
        <w:rPr>
          <w:lang w:val="en-US"/>
        </w:rPr>
        <w:tab/>
        <w:t xml:space="preserve">Kouzounias K, Schechtmann G, Lind G, Winter J, Linderoth B. Factors that influence outcome of percutaneous balloon compression in the treatment of trigeminal neuralgia. Neurosurgery. 2010;67(4):925–34. </w:t>
      </w:r>
    </w:p>
    <w:p w14:paraId="74B7E060" w14:textId="77777777" w:rsidR="00A44EA2" w:rsidRPr="00A44EA2" w:rsidRDefault="00A44EA2" w:rsidP="00A44EA2">
      <w:pPr>
        <w:pStyle w:val="Bibliografia"/>
        <w:rPr>
          <w:lang w:val="en-US"/>
        </w:rPr>
      </w:pPr>
      <w:r w:rsidRPr="00A44EA2">
        <w:rPr>
          <w:lang w:val="en-US"/>
        </w:rPr>
        <w:t>22.</w:t>
      </w:r>
      <w:r w:rsidRPr="00A44EA2">
        <w:rPr>
          <w:lang w:val="en-US"/>
        </w:rPr>
        <w:tab/>
        <w:t xml:space="preserve">Corrêa CF, Teixeira MJ. Balloon compression of the Gasserian ganglion for the treatment of trigeminal neuralgia. Stereotactic and functional neurosurgery. 1999;71(2):83–9. </w:t>
      </w:r>
    </w:p>
    <w:p w14:paraId="4D27AF25" w14:textId="77777777" w:rsidR="00A44EA2" w:rsidRPr="00A44EA2" w:rsidRDefault="00A44EA2" w:rsidP="00A44EA2">
      <w:pPr>
        <w:pStyle w:val="Bibliografia"/>
        <w:rPr>
          <w:lang w:val="en-US"/>
        </w:rPr>
      </w:pPr>
      <w:r w:rsidRPr="00A44EA2">
        <w:rPr>
          <w:lang w:val="en-US"/>
        </w:rPr>
        <w:t>23.</w:t>
      </w:r>
      <w:r w:rsidRPr="00A44EA2">
        <w:rPr>
          <w:lang w:val="en-US"/>
        </w:rPr>
        <w:tab/>
        <w:t xml:space="preserve">Skirving DJ, Dan NG. A 20-year review of percutaneous balloon compression of the trigeminal ganglion. Journal of neurosurgery. 2001;94(6):913–7. </w:t>
      </w:r>
    </w:p>
    <w:p w14:paraId="06770A6B" w14:textId="77777777" w:rsidR="00A44EA2" w:rsidRPr="00A44EA2" w:rsidRDefault="00A44EA2" w:rsidP="00A44EA2">
      <w:pPr>
        <w:pStyle w:val="Bibliografia"/>
        <w:rPr>
          <w:lang w:val="en-US"/>
        </w:rPr>
      </w:pPr>
      <w:r w:rsidRPr="00A44EA2">
        <w:rPr>
          <w:lang w:val="en-US"/>
        </w:rPr>
        <w:t>24.</w:t>
      </w:r>
      <w:r w:rsidRPr="00A44EA2">
        <w:rPr>
          <w:lang w:val="en-US"/>
        </w:rPr>
        <w:tab/>
        <w:t xml:space="preserve">Cheshire W. Trigeminal Neuralgia Feigns the Terrorist. Cephalalgia. abril de 2003;23(3):230–230. </w:t>
      </w:r>
    </w:p>
    <w:p w14:paraId="1FD75489" w14:textId="77777777" w:rsidR="00A44EA2" w:rsidRPr="00A44EA2" w:rsidRDefault="00A44EA2" w:rsidP="00A44EA2">
      <w:pPr>
        <w:pStyle w:val="Bibliografia"/>
      </w:pPr>
      <w:r w:rsidRPr="00A44EA2">
        <w:rPr>
          <w:lang w:val="en-US"/>
        </w:rPr>
        <w:t>25.</w:t>
      </w:r>
      <w:r w:rsidRPr="00A44EA2">
        <w:rPr>
          <w:lang w:val="en-US"/>
        </w:rPr>
        <w:tab/>
        <w:t xml:space="preserve">Singh S, Verma R, Kumar M, Rastogi V, Bogra J. Experience with conventional radiofrequency thermorhizotomy in patients with failed medical management for trigeminal neuralgia. </w:t>
      </w:r>
      <w:r w:rsidRPr="00A44EA2">
        <w:t xml:space="preserve">The Korean Journal of Pain. 2014;27(3):260–5. </w:t>
      </w:r>
    </w:p>
    <w:p w14:paraId="3DB7F232" w14:textId="766590C6" w:rsidR="00432E8E" w:rsidRDefault="00432E8E" w:rsidP="00432E8E">
      <w:r>
        <w:fldChar w:fldCharType="end"/>
      </w:r>
    </w:p>
    <w:p w14:paraId="46D75AB3" w14:textId="4EBF65FC" w:rsidR="00432E8E" w:rsidRDefault="00432E8E" w:rsidP="00432E8E"/>
    <w:p w14:paraId="01C648EF" w14:textId="1C98C073" w:rsidR="000C7353" w:rsidRDefault="000C7353" w:rsidP="00C81291"/>
    <w:p w14:paraId="2EE8B60B" w14:textId="4F592C17" w:rsidR="002E77CE" w:rsidRDefault="00026A98" w:rsidP="002E77CE">
      <w:pPr>
        <w:ind w:left="693"/>
      </w:pPr>
      <w:r>
        <w:tab/>
      </w:r>
    </w:p>
    <w:p w14:paraId="2AFD4400" w14:textId="77777777" w:rsidR="002E77CE" w:rsidRDefault="002E77CE">
      <w:pPr>
        <w:spacing w:after="0" w:line="240" w:lineRule="auto"/>
        <w:ind w:left="0" w:right="0" w:firstLine="0"/>
        <w:jc w:val="left"/>
      </w:pPr>
      <w:r>
        <w:br w:type="page"/>
      </w:r>
    </w:p>
    <w:p w14:paraId="7BA6F6DB" w14:textId="29A226AE" w:rsidR="000C7353" w:rsidRDefault="002E77CE" w:rsidP="002E77CE">
      <w:pPr>
        <w:ind w:left="693"/>
      </w:pPr>
      <w:r>
        <w:lastRenderedPageBreak/>
        <w:t xml:space="preserve">ANEXO 1 – CHECKLIST </w:t>
      </w:r>
    </w:p>
    <w:sectPr w:rsidR="000C7353">
      <w:headerReference w:type="even" r:id="rId20"/>
      <w:headerReference w:type="default" r:id="rId21"/>
      <w:headerReference w:type="first" r:id="rId22"/>
      <w:pgSz w:w="11900" w:h="16840"/>
      <w:pgMar w:top="1821" w:right="1641" w:bottom="1569" w:left="1700" w:header="711"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inter Figueiredo" w:date="2023-11-08T14:31:00Z" w:initials="WF">
    <w:p w14:paraId="137CEE97" w14:textId="77777777" w:rsidR="00F55415" w:rsidRDefault="00F55415" w:rsidP="007B42CB">
      <w:pPr>
        <w:pStyle w:val="Textodecomentrio"/>
        <w:jc w:val="left"/>
      </w:pPr>
      <w:r>
        <w:rPr>
          <w:rStyle w:val="Refdecomentrio"/>
        </w:rPr>
        <w:annotationRef/>
      </w:r>
      <w:r>
        <w:t>Não encontrei essas referências aqu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7CEE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61A26" w16cex:dateUtc="2023-11-08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7CEE97" w16cid:durableId="28F61A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565E5" w14:textId="77777777" w:rsidR="00DB5874" w:rsidRDefault="00DB5874" w:rsidP="00C81291">
      <w:r>
        <w:separator/>
      </w:r>
    </w:p>
  </w:endnote>
  <w:endnote w:type="continuationSeparator" w:id="0">
    <w:p w14:paraId="50045623" w14:textId="77777777" w:rsidR="00DB5874" w:rsidRDefault="00DB5874"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Cambria Math"/>
    <w:charset w:val="00"/>
    <w:family w:val="roman"/>
    <w:pitch w:val="variable"/>
    <w:sig w:usb0="00000001" w:usb1="00000001" w:usb2="00000000" w:usb3="00000000" w:csb0="0000019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illSans">
    <w:altName w:val="Gill Sans"/>
    <w:charset w:val="4D"/>
    <w:family w:val="auto"/>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C0D35" w14:textId="77777777" w:rsidR="00DB5874" w:rsidRDefault="00DB5874" w:rsidP="00C81291">
      <w:r>
        <w:separator/>
      </w:r>
    </w:p>
  </w:footnote>
  <w:footnote w:type="continuationSeparator" w:id="0">
    <w:p w14:paraId="6F2D2228" w14:textId="77777777" w:rsidR="00DB5874" w:rsidRDefault="00DB5874"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2BD99" w14:textId="77777777" w:rsidR="000C7353" w:rsidRDefault="00026A98" w:rsidP="00C81291">
    <w:r>
      <w:tab/>
    </w:r>
    <w:r>
      <w:tab/>
    </w:r>
  </w:p>
  <w:p w14:paraId="09004F02"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14</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41270" w14:textId="77777777" w:rsidR="000C7353" w:rsidRDefault="00026A98" w:rsidP="00C81291">
    <w:r>
      <w:tab/>
    </w:r>
    <w:r>
      <w:tab/>
    </w:r>
  </w:p>
  <w:p w14:paraId="5514135A"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14</w:t>
    </w:r>
    <w:r>
      <w:fldChar w:fldCharType="end"/>
    </w: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9329C" w14:textId="77777777" w:rsidR="000C7353" w:rsidRDefault="00026A98" w:rsidP="00C81291">
    <w:r>
      <w:tab/>
    </w:r>
    <w:r>
      <w:tab/>
    </w:r>
  </w:p>
  <w:p w14:paraId="75774E2E" w14:textId="77777777" w:rsidR="000C7353" w:rsidRDefault="00026A98" w:rsidP="00C81291">
    <w:r>
      <w:rPr>
        <w:rFonts w:ascii="Calibri" w:eastAsia="Calibri" w:hAnsi="Calibri" w:cs="Calibri"/>
      </w:rPr>
      <w:fldChar w:fldCharType="begin"/>
    </w:r>
    <w:r>
      <w:instrText xml:space="preserve"> PAGE   \* MERGEFORMAT </w:instrText>
    </w:r>
    <w:r>
      <w:rPr>
        <w:rFonts w:ascii="Calibri" w:eastAsia="Calibri" w:hAnsi="Calibri" w:cs="Calibri"/>
      </w:rPr>
      <w:fldChar w:fldCharType="separate"/>
    </w:r>
    <w:r>
      <w:t>14</w:t>
    </w:r>
    <w:r>
      <w:fldChar w:fldCharType="end"/>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ter Figueiredo">
    <w15:presenceInfo w15:providerId="Windows Live" w15:userId="917171420ba95a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08"/>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1731"/>
    <w:rsid w:val="00026A98"/>
    <w:rsid w:val="000273B0"/>
    <w:rsid w:val="000538F5"/>
    <w:rsid w:val="00057331"/>
    <w:rsid w:val="00083EE4"/>
    <w:rsid w:val="00086675"/>
    <w:rsid w:val="00093BEE"/>
    <w:rsid w:val="000A22AF"/>
    <w:rsid w:val="000A5C10"/>
    <w:rsid w:val="000B245C"/>
    <w:rsid w:val="000C7353"/>
    <w:rsid w:val="000D2349"/>
    <w:rsid w:val="000E5AF0"/>
    <w:rsid w:val="000F010F"/>
    <w:rsid w:val="000F17ED"/>
    <w:rsid w:val="001238AA"/>
    <w:rsid w:val="00127ECC"/>
    <w:rsid w:val="00130713"/>
    <w:rsid w:val="001311FD"/>
    <w:rsid w:val="00137F6B"/>
    <w:rsid w:val="00141200"/>
    <w:rsid w:val="00152452"/>
    <w:rsid w:val="00154E9E"/>
    <w:rsid w:val="00184463"/>
    <w:rsid w:val="00190160"/>
    <w:rsid w:val="00190B21"/>
    <w:rsid w:val="00191F67"/>
    <w:rsid w:val="001C0C44"/>
    <w:rsid w:val="001C4BC4"/>
    <w:rsid w:val="001D3E5A"/>
    <w:rsid w:val="001D6C5F"/>
    <w:rsid w:val="001E378C"/>
    <w:rsid w:val="00205879"/>
    <w:rsid w:val="00213BBE"/>
    <w:rsid w:val="002221BE"/>
    <w:rsid w:val="002353FB"/>
    <w:rsid w:val="00241308"/>
    <w:rsid w:val="00266973"/>
    <w:rsid w:val="00270796"/>
    <w:rsid w:val="002734D6"/>
    <w:rsid w:val="002816D8"/>
    <w:rsid w:val="002A17EF"/>
    <w:rsid w:val="002B22CA"/>
    <w:rsid w:val="002C3B26"/>
    <w:rsid w:val="002C6189"/>
    <w:rsid w:val="002E77CE"/>
    <w:rsid w:val="003045CD"/>
    <w:rsid w:val="003250EE"/>
    <w:rsid w:val="00326391"/>
    <w:rsid w:val="003267A0"/>
    <w:rsid w:val="003267B0"/>
    <w:rsid w:val="00327575"/>
    <w:rsid w:val="00327D5A"/>
    <w:rsid w:val="00333156"/>
    <w:rsid w:val="00333E79"/>
    <w:rsid w:val="00334524"/>
    <w:rsid w:val="003665B4"/>
    <w:rsid w:val="003721D7"/>
    <w:rsid w:val="00386ED6"/>
    <w:rsid w:val="00392FBC"/>
    <w:rsid w:val="003A1292"/>
    <w:rsid w:val="003A30D1"/>
    <w:rsid w:val="003C2605"/>
    <w:rsid w:val="003C4DEE"/>
    <w:rsid w:val="003E4227"/>
    <w:rsid w:val="00400A76"/>
    <w:rsid w:val="004153CF"/>
    <w:rsid w:val="00422568"/>
    <w:rsid w:val="004257FC"/>
    <w:rsid w:val="00431D23"/>
    <w:rsid w:val="00432E8E"/>
    <w:rsid w:val="00446CC4"/>
    <w:rsid w:val="00451010"/>
    <w:rsid w:val="00453EE3"/>
    <w:rsid w:val="00460A29"/>
    <w:rsid w:val="004655A1"/>
    <w:rsid w:val="00470459"/>
    <w:rsid w:val="00475433"/>
    <w:rsid w:val="00483B6D"/>
    <w:rsid w:val="004859E1"/>
    <w:rsid w:val="004A34BC"/>
    <w:rsid w:val="004A5DA9"/>
    <w:rsid w:val="004B2842"/>
    <w:rsid w:val="004C0231"/>
    <w:rsid w:val="004C36C0"/>
    <w:rsid w:val="004E3A87"/>
    <w:rsid w:val="004E3AE8"/>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601151"/>
    <w:rsid w:val="006051C5"/>
    <w:rsid w:val="00613D1C"/>
    <w:rsid w:val="00620F43"/>
    <w:rsid w:val="00662966"/>
    <w:rsid w:val="00673500"/>
    <w:rsid w:val="00677CDF"/>
    <w:rsid w:val="00677F05"/>
    <w:rsid w:val="00683832"/>
    <w:rsid w:val="00683B9F"/>
    <w:rsid w:val="00684FD7"/>
    <w:rsid w:val="00693FD2"/>
    <w:rsid w:val="006B1F84"/>
    <w:rsid w:val="006B4FC5"/>
    <w:rsid w:val="006D6924"/>
    <w:rsid w:val="006E6E20"/>
    <w:rsid w:val="006E7C16"/>
    <w:rsid w:val="006F1D84"/>
    <w:rsid w:val="00711766"/>
    <w:rsid w:val="00714C81"/>
    <w:rsid w:val="00715ACF"/>
    <w:rsid w:val="00723709"/>
    <w:rsid w:val="007249B3"/>
    <w:rsid w:val="00734A49"/>
    <w:rsid w:val="00740C22"/>
    <w:rsid w:val="007436F7"/>
    <w:rsid w:val="00752453"/>
    <w:rsid w:val="00760A57"/>
    <w:rsid w:val="00760DFA"/>
    <w:rsid w:val="007709EA"/>
    <w:rsid w:val="00784233"/>
    <w:rsid w:val="0079224F"/>
    <w:rsid w:val="007954A5"/>
    <w:rsid w:val="007C4229"/>
    <w:rsid w:val="007C7270"/>
    <w:rsid w:val="007D05D4"/>
    <w:rsid w:val="007D260A"/>
    <w:rsid w:val="007E11BD"/>
    <w:rsid w:val="007F0827"/>
    <w:rsid w:val="007F4406"/>
    <w:rsid w:val="0081019E"/>
    <w:rsid w:val="008252AB"/>
    <w:rsid w:val="00871022"/>
    <w:rsid w:val="00880A48"/>
    <w:rsid w:val="00883822"/>
    <w:rsid w:val="00890FF7"/>
    <w:rsid w:val="00895F0E"/>
    <w:rsid w:val="00896AF4"/>
    <w:rsid w:val="008A52BF"/>
    <w:rsid w:val="008C4D3C"/>
    <w:rsid w:val="008D3C89"/>
    <w:rsid w:val="008D6294"/>
    <w:rsid w:val="008E5F39"/>
    <w:rsid w:val="008F10F6"/>
    <w:rsid w:val="008F162B"/>
    <w:rsid w:val="008F3C03"/>
    <w:rsid w:val="00906456"/>
    <w:rsid w:val="00914C53"/>
    <w:rsid w:val="00921021"/>
    <w:rsid w:val="009217B4"/>
    <w:rsid w:val="00925821"/>
    <w:rsid w:val="009272A6"/>
    <w:rsid w:val="0093433F"/>
    <w:rsid w:val="00945E49"/>
    <w:rsid w:val="0094648D"/>
    <w:rsid w:val="00951127"/>
    <w:rsid w:val="009561AF"/>
    <w:rsid w:val="00962E3A"/>
    <w:rsid w:val="0096328A"/>
    <w:rsid w:val="00974FC2"/>
    <w:rsid w:val="00981531"/>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50B7"/>
    <w:rsid w:val="00AD4A55"/>
    <w:rsid w:val="00AF4AA4"/>
    <w:rsid w:val="00AF57CC"/>
    <w:rsid w:val="00B15CF8"/>
    <w:rsid w:val="00B231DB"/>
    <w:rsid w:val="00B3140C"/>
    <w:rsid w:val="00B402B4"/>
    <w:rsid w:val="00B538F3"/>
    <w:rsid w:val="00B62177"/>
    <w:rsid w:val="00B77873"/>
    <w:rsid w:val="00B9497B"/>
    <w:rsid w:val="00BA2B55"/>
    <w:rsid w:val="00BC04C4"/>
    <w:rsid w:val="00BC3484"/>
    <w:rsid w:val="00BC44CE"/>
    <w:rsid w:val="00BC6D4E"/>
    <w:rsid w:val="00BC7F9C"/>
    <w:rsid w:val="00BD31E8"/>
    <w:rsid w:val="00BE3381"/>
    <w:rsid w:val="00C109AA"/>
    <w:rsid w:val="00C1153A"/>
    <w:rsid w:val="00C15BBF"/>
    <w:rsid w:val="00C2052D"/>
    <w:rsid w:val="00C3004C"/>
    <w:rsid w:val="00C34DE4"/>
    <w:rsid w:val="00C3790C"/>
    <w:rsid w:val="00C51295"/>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D250D6"/>
    <w:rsid w:val="00D37D29"/>
    <w:rsid w:val="00D52845"/>
    <w:rsid w:val="00D61E5F"/>
    <w:rsid w:val="00D61FD1"/>
    <w:rsid w:val="00D86621"/>
    <w:rsid w:val="00D9178B"/>
    <w:rsid w:val="00DB5874"/>
    <w:rsid w:val="00DB6BD9"/>
    <w:rsid w:val="00DB6D72"/>
    <w:rsid w:val="00DC6A0E"/>
    <w:rsid w:val="00DD241D"/>
    <w:rsid w:val="00DE4970"/>
    <w:rsid w:val="00E02AAF"/>
    <w:rsid w:val="00E21B12"/>
    <w:rsid w:val="00E306FD"/>
    <w:rsid w:val="00E40AA5"/>
    <w:rsid w:val="00E53424"/>
    <w:rsid w:val="00E55E5F"/>
    <w:rsid w:val="00E67E44"/>
    <w:rsid w:val="00EB088C"/>
    <w:rsid w:val="00EB25ED"/>
    <w:rsid w:val="00EB42F5"/>
    <w:rsid w:val="00EB4E01"/>
    <w:rsid w:val="00EC09F9"/>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3687D"/>
    <w:rsid w:val="00F37FAC"/>
    <w:rsid w:val="00F4057C"/>
    <w:rsid w:val="00F42EB9"/>
    <w:rsid w:val="00F54469"/>
    <w:rsid w:val="00F55415"/>
    <w:rsid w:val="00F6701A"/>
    <w:rsid w:val="00F6726C"/>
    <w:rsid w:val="00F735B0"/>
    <w:rsid w:val="00F75581"/>
    <w:rsid w:val="00F8486E"/>
    <w:rsid w:val="00F855A3"/>
    <w:rsid w:val="00FA0EA8"/>
    <w:rsid w:val="00FA2293"/>
    <w:rsid w:val="00FB02DB"/>
    <w:rsid w:val="00FB7A81"/>
    <w:rsid w:val="00FB7D89"/>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semiHidden/>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care-statement.org/checklist" TargetMode="Externa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diagramQuickStyle" Target="diagrams/quickStyle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fontTable" Target="fontTable.xml"/><Relationship Id="rId10" Type="http://schemas.microsoft.com/office/2011/relationships/commentsExtended" Target="commentsExtended.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quator-network.org/" TargetMode="External"/><Relationship Id="rId22"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816B9149-B997-A64A-91E1-1F64B1A34C6F}" srcId="{1DAF0831-AF38-EF42-8B20-6FD094624A85}" destId="{63D25756-11D7-1D4C-B429-33192FFEF736}" srcOrd="0" destOrd="0" parTransId="{B2410FE3-E3D4-2741-8748-A1BA2FAF663A}" sibTransId="{C7F0FD67-60D4-9349-8C1C-2189F1BCC1FB}"/>
    <dgm:cxn modelId="{22559A6B-7C95-354D-9B62-27E85F8ADEC3}" type="presOf" srcId="{F139D971-FEC0-FD46-B274-ABA45FC5677D}" destId="{27D25E51-D264-E640-8DBF-72F851E6192B}" srcOrd="0" destOrd="0" presId="urn:microsoft.com/office/officeart/2005/8/layout/StepDownProcess"/>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23</Pages>
  <Words>8505</Words>
  <Characters>45927</Characters>
  <Application>Microsoft Office Word</Application>
  <DocSecurity>0</DocSecurity>
  <Lines>382</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211</cp:revision>
  <dcterms:created xsi:type="dcterms:W3CDTF">2023-10-30T12:32:00Z</dcterms:created>
  <dcterms:modified xsi:type="dcterms:W3CDTF">2023-11-23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cSljkRU"/&gt;&lt;style id="http://www.zotero.org/styles/vancouver" locale="pt-BR" hasBibliography="1" bibliographyStyleHasBeenSet="1"/&gt;&lt;prefs&gt;&lt;pref name="fieldType" value="Field"/&gt;&lt;/prefs&gt;&lt;/data&gt;</vt:lpwstr>
  </property>
</Properties>
</file>